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2DC8" w:rsidRDefault="005C2DC8" w:rsidP="00D95EA4">
      <w:pPr>
        <w:spacing w:before="480"/>
        <w:jc w:val="center"/>
        <w:rPr>
          <w:rFonts w:asciiTheme="minorHAnsi" w:hAnsiTheme="minorHAnsi"/>
          <w:b/>
          <w:sz w:val="40"/>
          <w:szCs w:val="40"/>
        </w:rPr>
      </w:pPr>
    </w:p>
    <w:p w:rsidR="005C2DC8" w:rsidRDefault="005C2DC8" w:rsidP="00D95EA4">
      <w:pPr>
        <w:spacing w:before="480"/>
        <w:jc w:val="center"/>
        <w:rPr>
          <w:rFonts w:asciiTheme="minorHAnsi" w:hAnsiTheme="minorHAnsi"/>
          <w:b/>
          <w:sz w:val="40"/>
          <w:szCs w:val="40"/>
        </w:rPr>
      </w:pPr>
    </w:p>
    <w:p w:rsidR="00D95EA4" w:rsidRPr="00B72FD1" w:rsidRDefault="00B72FD1" w:rsidP="00D95EA4">
      <w:pPr>
        <w:spacing w:before="480"/>
        <w:jc w:val="center"/>
        <w:rPr>
          <w:rFonts w:asciiTheme="minorHAnsi" w:hAnsiTheme="minorHAnsi"/>
          <w:b/>
          <w:sz w:val="40"/>
          <w:szCs w:val="40"/>
          <w:lang w:val="en-US"/>
        </w:rPr>
      </w:pPr>
      <w:r w:rsidRPr="00B72FD1">
        <w:rPr>
          <w:rFonts w:asciiTheme="minorHAnsi" w:hAnsiTheme="minorHAnsi"/>
          <w:b/>
          <w:sz w:val="40"/>
          <w:szCs w:val="40"/>
          <w:lang w:val="en-US"/>
        </w:rPr>
        <w:t>Storing high quality medical images into a structured File System</w:t>
      </w:r>
    </w:p>
    <w:p w:rsidR="00D95EA4" w:rsidRPr="007337D4" w:rsidRDefault="00D95EA4" w:rsidP="004079AE">
      <w:pPr>
        <w:spacing w:before="720"/>
        <w:jc w:val="center"/>
        <w:rPr>
          <w:rFonts w:asciiTheme="minorHAnsi" w:hAnsiTheme="minorHAnsi"/>
          <w:b/>
          <w:szCs w:val="24"/>
        </w:rPr>
      </w:pPr>
      <w:r w:rsidRPr="007337D4">
        <w:rPr>
          <w:rFonts w:asciiTheme="minorHAnsi" w:hAnsiTheme="minorHAnsi"/>
          <w:b/>
          <w:szCs w:val="24"/>
        </w:rPr>
        <w:t>Studien</w:t>
      </w:r>
      <w:r w:rsidR="000A7769">
        <w:rPr>
          <w:rFonts w:asciiTheme="minorHAnsi" w:hAnsiTheme="minorHAnsi"/>
          <w:b/>
          <w:szCs w:val="24"/>
        </w:rPr>
        <w:t>arbeit</w:t>
      </w:r>
    </w:p>
    <w:p w:rsidR="00D95EA4" w:rsidRPr="007337D4" w:rsidRDefault="00D95EA4" w:rsidP="004079AE">
      <w:pPr>
        <w:spacing w:before="720"/>
        <w:jc w:val="center"/>
        <w:rPr>
          <w:rFonts w:asciiTheme="minorHAnsi" w:hAnsiTheme="minorHAnsi"/>
          <w:szCs w:val="24"/>
        </w:rPr>
      </w:pPr>
      <w:r w:rsidRPr="007337D4">
        <w:rPr>
          <w:rFonts w:asciiTheme="minorHAnsi" w:hAnsiTheme="minorHAnsi"/>
          <w:szCs w:val="24"/>
        </w:rPr>
        <w:t>von</w:t>
      </w:r>
    </w:p>
    <w:p w:rsidR="00D95EA4" w:rsidRPr="007337D4" w:rsidRDefault="000A7769" w:rsidP="004079AE">
      <w:pPr>
        <w:spacing w:before="720"/>
        <w:jc w:val="center"/>
        <w:rPr>
          <w:rFonts w:asciiTheme="minorHAnsi" w:hAnsiTheme="minorHAnsi"/>
          <w:szCs w:val="24"/>
        </w:rPr>
      </w:pPr>
      <w:r>
        <w:rPr>
          <w:rFonts w:asciiTheme="minorHAnsi" w:hAnsiTheme="minorHAnsi"/>
          <w:szCs w:val="24"/>
        </w:rPr>
        <w:t xml:space="preserve">Christina </w:t>
      </w:r>
      <w:proofErr w:type="spellStart"/>
      <w:r>
        <w:rPr>
          <w:rFonts w:asciiTheme="minorHAnsi" w:hAnsiTheme="minorHAnsi"/>
          <w:szCs w:val="24"/>
        </w:rPr>
        <w:t>Eidelloth</w:t>
      </w:r>
      <w:proofErr w:type="spellEnd"/>
      <w:r w:rsidR="004079AE" w:rsidRPr="007337D4">
        <w:rPr>
          <w:rFonts w:asciiTheme="minorHAnsi" w:hAnsiTheme="minorHAnsi"/>
          <w:szCs w:val="24"/>
        </w:rPr>
        <w:br/>
      </w:r>
      <w:r>
        <w:rPr>
          <w:rFonts w:asciiTheme="minorHAnsi" w:hAnsiTheme="minorHAnsi"/>
          <w:szCs w:val="24"/>
        </w:rPr>
        <w:t>aus Kronach</w:t>
      </w:r>
    </w:p>
    <w:p w:rsidR="00D95EA4" w:rsidRPr="007337D4" w:rsidRDefault="00040377" w:rsidP="00D95EA4">
      <w:pPr>
        <w:jc w:val="center"/>
        <w:rPr>
          <w:rFonts w:asciiTheme="minorHAnsi" w:hAnsiTheme="minorHAnsi"/>
        </w:rPr>
      </w:pPr>
      <w:r w:rsidRPr="007337D4">
        <w:rPr>
          <w:rFonts w:asciiTheme="minorHAnsi" w:hAnsiTheme="minorHAnsi"/>
        </w:rPr>
        <w:t>Matrikelnummer</w:t>
      </w:r>
    </w:p>
    <w:p w:rsidR="00040377" w:rsidRPr="007337D4" w:rsidRDefault="0028233F" w:rsidP="00D95EA4">
      <w:pPr>
        <w:jc w:val="center"/>
        <w:rPr>
          <w:rFonts w:asciiTheme="minorHAnsi" w:hAnsiTheme="minorHAnsi"/>
        </w:rPr>
      </w:pPr>
      <w:r>
        <w:rPr>
          <w:rFonts w:asciiTheme="minorHAnsi" w:hAnsiTheme="minorHAnsi"/>
          <w:noProof/>
          <w:lang w:eastAsia="de-DE"/>
        </w:rPr>
        <w:drawing>
          <wp:inline distT="0" distB="0" distL="0" distR="0">
            <wp:extent cx="2840990" cy="1444625"/>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40990" cy="1444625"/>
                    </a:xfrm>
                    <a:prstGeom prst="rect">
                      <a:avLst/>
                    </a:prstGeom>
                    <a:noFill/>
                  </pic:spPr>
                </pic:pic>
              </a:graphicData>
            </a:graphic>
          </wp:inline>
        </w:drawing>
      </w:r>
    </w:p>
    <w:p w:rsidR="00040377" w:rsidRPr="00E9476D" w:rsidRDefault="00040377" w:rsidP="00D95EA4">
      <w:pPr>
        <w:jc w:val="center"/>
        <w:rPr>
          <w:rFonts w:asciiTheme="minorHAnsi" w:hAnsiTheme="minorHAnsi"/>
          <w:szCs w:val="24"/>
          <w:lang w:val="en-US"/>
        </w:rPr>
      </w:pPr>
    </w:p>
    <w:p w:rsidR="00040377" w:rsidRPr="00651F7B" w:rsidRDefault="00040377" w:rsidP="00D95EA4">
      <w:pPr>
        <w:jc w:val="center"/>
        <w:rPr>
          <w:rFonts w:asciiTheme="minorHAnsi" w:hAnsiTheme="minorHAnsi"/>
          <w:szCs w:val="24"/>
        </w:rPr>
      </w:pPr>
      <w:r w:rsidRPr="00651F7B">
        <w:rPr>
          <w:rFonts w:asciiTheme="minorHAnsi" w:hAnsiTheme="minorHAnsi"/>
          <w:szCs w:val="24"/>
        </w:rPr>
        <w:t>Betreuender Dozent</w:t>
      </w:r>
      <w:r w:rsidRPr="00651F7B">
        <w:rPr>
          <w:rFonts w:asciiTheme="minorHAnsi" w:hAnsiTheme="minorHAnsi"/>
          <w:szCs w:val="24"/>
        </w:rPr>
        <w:br/>
        <w:t>Abgabetermin</w:t>
      </w:r>
    </w:p>
    <w:p w:rsidR="00E73682" w:rsidRPr="00651F7B" w:rsidRDefault="00D95EA4">
      <w:pPr>
        <w:sectPr w:rsidR="00E73682" w:rsidRPr="00651F7B" w:rsidSect="004F0731">
          <w:footerReference w:type="default" r:id="rId9"/>
          <w:pgSz w:w="11906" w:h="16838"/>
          <w:pgMar w:top="1134" w:right="851" w:bottom="1985" w:left="1701" w:header="709" w:footer="709" w:gutter="0"/>
          <w:pgNumType w:fmt="upperRoman" w:start="1"/>
          <w:cols w:space="708"/>
          <w:titlePg/>
          <w:docGrid w:linePitch="360"/>
        </w:sectPr>
      </w:pPr>
      <w:r w:rsidRPr="00651F7B">
        <w:br w:type="page"/>
      </w:r>
    </w:p>
    <w:p w:rsidR="00D95EA4" w:rsidRPr="00651F7B" w:rsidRDefault="00D95EA4"/>
    <w:p w:rsidR="00040377" w:rsidRPr="00651F7B" w:rsidRDefault="00040377" w:rsidP="00040377">
      <w:pPr>
        <w:spacing w:before="720"/>
        <w:jc w:val="center"/>
        <w:rPr>
          <w:b/>
          <w:sz w:val="40"/>
          <w:szCs w:val="40"/>
        </w:rPr>
      </w:pPr>
    </w:p>
    <w:p w:rsidR="00485710" w:rsidRPr="007337D4" w:rsidRDefault="00040377" w:rsidP="00F26039">
      <w:pPr>
        <w:pBdr>
          <w:bottom w:val="single" w:sz="4" w:space="1" w:color="auto"/>
        </w:pBdr>
        <w:spacing w:before="720"/>
        <w:jc w:val="center"/>
        <w:rPr>
          <w:rFonts w:asciiTheme="minorHAnsi" w:hAnsiTheme="minorHAnsi"/>
          <w:b/>
          <w:sz w:val="40"/>
          <w:szCs w:val="40"/>
        </w:rPr>
      </w:pPr>
      <w:r w:rsidRPr="007337D4">
        <w:rPr>
          <w:rFonts w:asciiTheme="minorHAnsi" w:hAnsiTheme="minorHAnsi"/>
          <w:b/>
          <w:sz w:val="40"/>
          <w:szCs w:val="40"/>
        </w:rPr>
        <w:t>Ehrenwörtliche Erklärung</w:t>
      </w:r>
    </w:p>
    <w:p w:rsidR="00040377" w:rsidRPr="00F26039" w:rsidRDefault="00040377" w:rsidP="00040377">
      <w:r w:rsidRPr="00F26039">
        <w:t>Ich versichere hiermit, das</w:t>
      </w:r>
      <w:r w:rsidR="000A7769">
        <w:t>s ich meine Studien</w:t>
      </w:r>
      <w:r w:rsidRPr="00F26039">
        <w:t>arbeit mit dem Thema</w:t>
      </w:r>
    </w:p>
    <w:p w:rsidR="00040377" w:rsidRPr="00F26039" w:rsidRDefault="00040377" w:rsidP="00040377"/>
    <w:p w:rsidR="00040377" w:rsidRPr="00F26039" w:rsidRDefault="00040377" w:rsidP="00040377">
      <w:r w:rsidRPr="00F26039">
        <w:t xml:space="preserve">selbstständig verfasst und keine anderen als die angegebenen Quellen und Hilfsmittel benutzt habe. </w:t>
      </w:r>
    </w:p>
    <w:p w:rsidR="00040377" w:rsidRPr="00F26039" w:rsidRDefault="00040377" w:rsidP="00040377"/>
    <w:p w:rsidR="00040377" w:rsidRPr="00F26039" w:rsidRDefault="0028233F" w:rsidP="00040377">
      <w:r>
        <w:t>München</w:t>
      </w:r>
      <w:r w:rsidR="00040377" w:rsidRPr="00F26039">
        <w:t xml:space="preserve">, </w:t>
      </w:r>
      <w:r w:rsidR="00BC0629">
        <w:fldChar w:fldCharType="begin"/>
      </w:r>
      <w:r w:rsidR="00B100E8">
        <w:instrText xml:space="preserve"> TIME \@ "dd.MM.yyyy" </w:instrText>
      </w:r>
      <w:r w:rsidR="00BC0629">
        <w:fldChar w:fldCharType="separate"/>
      </w:r>
      <w:r w:rsidR="00B72FD1">
        <w:rPr>
          <w:noProof/>
        </w:rPr>
        <w:t>26.03.2017</w:t>
      </w:r>
      <w:r w:rsidR="00BC0629">
        <w:rPr>
          <w:noProof/>
        </w:rPr>
        <w:fldChar w:fldCharType="end"/>
      </w:r>
    </w:p>
    <w:p w:rsidR="00040377" w:rsidRDefault="00040377" w:rsidP="00040377"/>
    <w:p w:rsidR="00040377" w:rsidRDefault="00040377" w:rsidP="00040377"/>
    <w:p w:rsidR="00E73682" w:rsidRDefault="00040377">
      <w:r>
        <w:tab/>
      </w:r>
      <w:r w:rsidR="00E73682">
        <w:br w:type="page"/>
      </w:r>
    </w:p>
    <w:p w:rsidR="00F26039" w:rsidRDefault="00F26039" w:rsidP="00E73682">
      <w:pPr>
        <w:tabs>
          <w:tab w:val="left" w:leader="underscore" w:pos="2835"/>
        </w:tabs>
      </w:pPr>
    </w:p>
    <w:p w:rsidR="00040377" w:rsidRPr="007337D4" w:rsidRDefault="00F26039" w:rsidP="007337D4">
      <w:pPr>
        <w:pStyle w:val="Verzeichnisberschrift"/>
      </w:pPr>
      <w:r w:rsidRPr="007337D4">
        <w:t>Kurzfassung</w:t>
      </w:r>
    </w:p>
    <w:p w:rsidR="00B72FD1" w:rsidRDefault="00B72FD1" w:rsidP="00B72FD1">
      <w:pPr>
        <w:tabs>
          <w:tab w:val="left" w:leader="underscore" w:pos="2835"/>
        </w:tabs>
      </w:pPr>
    </w:p>
    <w:p w:rsidR="00B72FD1" w:rsidRDefault="00B72FD1" w:rsidP="00B72FD1">
      <w:pPr>
        <w:tabs>
          <w:tab w:val="left" w:leader="underscore" w:pos="2835"/>
        </w:tabs>
        <w:rPr>
          <w:lang w:val="en-US"/>
        </w:rPr>
      </w:pPr>
      <w:r w:rsidRPr="00B72FD1">
        <w:rPr>
          <w:lang w:val="en-US"/>
        </w:rPr>
        <w:t>Plan and Program a user interface and necessary functionalities for storing high quality medical images into a structured File System</w:t>
      </w:r>
    </w:p>
    <w:p w:rsidR="00C85E9B" w:rsidRDefault="00C85E9B" w:rsidP="00B72FD1">
      <w:pPr>
        <w:tabs>
          <w:tab w:val="left" w:leader="underscore" w:pos="2835"/>
        </w:tabs>
        <w:rPr>
          <w:lang w:val="en-US"/>
        </w:rPr>
      </w:pPr>
      <w:hyperlink r:id="rId10" w:history="1">
        <w:r w:rsidRPr="009A76A3">
          <w:rPr>
            <w:rStyle w:val="Hyperlink"/>
            <w:lang w:val="en-US"/>
          </w:rPr>
          <w:t>https://www.ncbi.nlm.nih.gov/pmc/articles/PMC3056978/</w:t>
        </w:r>
      </w:hyperlink>
    </w:p>
    <w:p w:rsidR="00C85E9B" w:rsidRDefault="00C85E9B" w:rsidP="00B72FD1">
      <w:pPr>
        <w:tabs>
          <w:tab w:val="left" w:leader="underscore" w:pos="2835"/>
        </w:tabs>
        <w:rPr>
          <w:lang w:val="en-US"/>
        </w:rPr>
      </w:pPr>
      <w:hyperlink r:id="rId11" w:history="1">
        <w:r w:rsidRPr="009A76A3">
          <w:rPr>
            <w:rStyle w:val="Hyperlink"/>
            <w:lang w:val="en-US"/>
          </w:rPr>
          <w:t>https://de.slideshare.net/priyanka1194/biomedical-image-processing-ppt</w:t>
        </w:r>
      </w:hyperlink>
    </w:p>
    <w:p w:rsidR="00C85E9B" w:rsidRDefault="007C6AD6" w:rsidP="00B72FD1">
      <w:pPr>
        <w:tabs>
          <w:tab w:val="left" w:leader="underscore" w:pos="2835"/>
        </w:tabs>
        <w:rPr>
          <w:lang w:val="en-US"/>
        </w:rPr>
      </w:pPr>
      <w:hyperlink r:id="rId12" w:history="1">
        <w:r w:rsidRPr="009A76A3">
          <w:rPr>
            <w:rStyle w:val="Hyperlink"/>
            <w:lang w:val="en-US"/>
          </w:rPr>
          <w:t>http://www.embs.org/about-biomedical-engineering/our-areas-of-research/biomedical-imaging-image-processing/</w:t>
        </w:r>
      </w:hyperlink>
    </w:p>
    <w:p w:rsidR="007C6AD6" w:rsidRDefault="007C6AD6" w:rsidP="00B72FD1">
      <w:pPr>
        <w:tabs>
          <w:tab w:val="left" w:leader="underscore" w:pos="2835"/>
        </w:tabs>
        <w:rPr>
          <w:lang w:val="en-US"/>
        </w:rPr>
      </w:pPr>
      <w:hyperlink r:id="rId13" w:history="1">
        <w:r w:rsidRPr="009A76A3">
          <w:rPr>
            <w:rStyle w:val="Hyperlink"/>
            <w:lang w:val="en-US"/>
          </w:rPr>
          <w:t>https://blog.cloudera.com/blog/2016/05/how-to-process-and-index-medical-images-with-apache-hadoop-and-apache-solr/</w:t>
        </w:r>
      </w:hyperlink>
    </w:p>
    <w:p w:rsidR="007C6AD6" w:rsidRDefault="007C6AD6" w:rsidP="00B72FD1">
      <w:pPr>
        <w:tabs>
          <w:tab w:val="left" w:leader="underscore" w:pos="2835"/>
        </w:tabs>
        <w:rPr>
          <w:lang w:val="en-US"/>
        </w:rPr>
      </w:pPr>
      <w:hyperlink r:id="rId14" w:history="1">
        <w:r w:rsidRPr="009A76A3">
          <w:rPr>
            <w:rStyle w:val="Hyperlink"/>
            <w:lang w:val="en-US"/>
          </w:rPr>
          <w:t>https://de.slideshare.net/Hadoop_Summit/a-nonstandard-use-case-of-hadoop-high-scale-image-processing-and-analytics</w:t>
        </w:r>
      </w:hyperlink>
    </w:p>
    <w:p w:rsidR="007C6AD6" w:rsidRDefault="007C6AD6" w:rsidP="00B72FD1">
      <w:pPr>
        <w:tabs>
          <w:tab w:val="left" w:leader="underscore" w:pos="2835"/>
        </w:tabs>
        <w:rPr>
          <w:lang w:val="en-US"/>
        </w:rPr>
      </w:pPr>
      <w:hyperlink r:id="rId15" w:history="1">
        <w:r w:rsidRPr="009A76A3">
          <w:rPr>
            <w:rStyle w:val="Hyperlink"/>
            <w:lang w:val="en-US"/>
          </w:rPr>
          <w:t>https://www.quora.com/Which-is-best-storing-images-in-Hadoop-or-storing-it-in-HBase-and-creating-an-index-to-it-How-can-we-do-that</w:t>
        </w:r>
      </w:hyperlink>
    </w:p>
    <w:p w:rsidR="007C6AD6" w:rsidRDefault="007C6AD6" w:rsidP="00B72FD1">
      <w:pPr>
        <w:tabs>
          <w:tab w:val="left" w:leader="underscore" w:pos="2835"/>
        </w:tabs>
        <w:rPr>
          <w:lang w:val="en-US"/>
        </w:rPr>
      </w:pPr>
      <w:hyperlink r:id="rId16" w:history="1">
        <w:r w:rsidRPr="009A76A3">
          <w:rPr>
            <w:rStyle w:val="Hyperlink"/>
            <w:lang w:val="en-US"/>
          </w:rPr>
          <w:t>https://www.quora.com/How-can-I-load-and-retrieve-the-images-from-and-to-the-Hadoop-Hive-HDFS-and-HBase-Where-can-I-get-an-example-of-this-being-implemented</w:t>
        </w:r>
      </w:hyperlink>
    </w:p>
    <w:p w:rsidR="007C6AD6" w:rsidRDefault="007C6AD6" w:rsidP="00B72FD1">
      <w:pPr>
        <w:tabs>
          <w:tab w:val="left" w:leader="underscore" w:pos="2835"/>
        </w:tabs>
        <w:rPr>
          <w:lang w:val="en-US"/>
        </w:rPr>
      </w:pPr>
      <w:hyperlink r:id="rId17" w:history="1">
        <w:r w:rsidRPr="009A76A3">
          <w:rPr>
            <w:rStyle w:val="Hyperlink"/>
            <w:lang w:val="en-US"/>
          </w:rPr>
          <w:t>https://community.hortonworks.com/questions/10764/effective-way-to-store-image-files-pdf-files-in-hd.html</w:t>
        </w:r>
      </w:hyperlink>
    </w:p>
    <w:p w:rsidR="007C6AD6" w:rsidRDefault="007C6AD6" w:rsidP="00B72FD1">
      <w:pPr>
        <w:tabs>
          <w:tab w:val="left" w:leader="underscore" w:pos="2835"/>
        </w:tabs>
        <w:rPr>
          <w:lang w:val="en-US"/>
        </w:rPr>
      </w:pPr>
      <w:hyperlink r:id="rId18" w:history="1">
        <w:r w:rsidRPr="009A76A3">
          <w:rPr>
            <w:rStyle w:val="Hyperlink"/>
            <w:lang w:val="en-US"/>
          </w:rPr>
          <w:t>http://stackoverflow.com/questions/16546040/store-images-videos-into-hadoop-hdfs</w:t>
        </w:r>
      </w:hyperlink>
    </w:p>
    <w:p w:rsidR="007C6AD6" w:rsidRDefault="007C6AD6" w:rsidP="00B72FD1">
      <w:pPr>
        <w:tabs>
          <w:tab w:val="left" w:leader="underscore" w:pos="2835"/>
        </w:tabs>
        <w:rPr>
          <w:lang w:val="en-US"/>
        </w:rPr>
      </w:pPr>
      <w:hyperlink r:id="rId19" w:history="1">
        <w:r w:rsidRPr="009A76A3">
          <w:rPr>
            <w:rStyle w:val="Hyperlink"/>
            <w:lang w:val="en-US"/>
          </w:rPr>
          <w:t>https://www.google.com/patents/US5742815</w:t>
        </w:r>
      </w:hyperlink>
    </w:p>
    <w:p w:rsidR="007C6AD6" w:rsidRDefault="007C6AD6" w:rsidP="00B72FD1">
      <w:pPr>
        <w:tabs>
          <w:tab w:val="left" w:leader="underscore" w:pos="2835"/>
        </w:tabs>
        <w:rPr>
          <w:lang w:val="en-US"/>
        </w:rPr>
      </w:pPr>
      <w:hyperlink r:id="rId20" w:history="1">
        <w:r w:rsidRPr="009A76A3">
          <w:rPr>
            <w:rStyle w:val="Hyperlink"/>
            <w:lang w:val="en-US"/>
          </w:rPr>
          <w:t>http://stackoverflow.com/questions/17505788/storing-images-in-hbase-for-processing-and-quick-access</w:t>
        </w:r>
      </w:hyperlink>
    </w:p>
    <w:p w:rsidR="007C6AD6" w:rsidRPr="00B72FD1" w:rsidRDefault="007C6AD6" w:rsidP="00B72FD1">
      <w:pPr>
        <w:tabs>
          <w:tab w:val="left" w:leader="underscore" w:pos="2835"/>
        </w:tabs>
        <w:rPr>
          <w:lang w:val="en-US"/>
        </w:rPr>
      </w:pPr>
    </w:p>
    <w:p w:rsidR="00B72FD1" w:rsidRPr="00B72FD1" w:rsidRDefault="00B72FD1" w:rsidP="00F26039">
      <w:pPr>
        <w:tabs>
          <w:tab w:val="left" w:leader="underscore" w:pos="2835"/>
        </w:tabs>
        <w:rPr>
          <w:lang w:val="en-US"/>
        </w:rPr>
      </w:pPr>
    </w:p>
    <w:p w:rsidR="00F26039" w:rsidRPr="00F26039" w:rsidRDefault="00F26039" w:rsidP="00F26039">
      <w:pPr>
        <w:tabs>
          <w:tab w:val="left" w:leader="underscore" w:pos="2835"/>
        </w:tabs>
      </w:pPr>
      <w:r w:rsidRPr="00F26039">
        <w:t xml:space="preserve">Ziel der Kurzfassung ist es, einen (eiligen) Leser zu informieren, so dass dieser entscheiden kann, ob die Arbeit für ihn hilfreich ist oder nicht (neudeutsch: Management Summary). Die Kurzfassung gibt daher eine kurze Darstellung </w:t>
      </w:r>
    </w:p>
    <w:p w:rsidR="00F26039" w:rsidRPr="00F26039" w:rsidRDefault="00F26039" w:rsidP="00F26039">
      <w:r w:rsidRPr="00F26039">
        <w:t>•</w:t>
      </w:r>
      <w:r w:rsidRPr="00F26039">
        <w:tab/>
        <w:t>des in der Arbeit angegangenen Problems</w:t>
      </w:r>
    </w:p>
    <w:p w:rsidR="00F26039" w:rsidRPr="00F26039" w:rsidRDefault="00F26039" w:rsidP="00F26039">
      <w:r w:rsidRPr="00F26039">
        <w:t>•</w:t>
      </w:r>
      <w:r w:rsidRPr="00F26039">
        <w:tab/>
        <w:t>der verwendeten Methode(n)</w:t>
      </w:r>
    </w:p>
    <w:p w:rsidR="00F26039" w:rsidRPr="00F26039" w:rsidRDefault="00F26039" w:rsidP="00F26039">
      <w:r w:rsidRPr="00F26039">
        <w:lastRenderedPageBreak/>
        <w:t>•</w:t>
      </w:r>
      <w:r w:rsidRPr="00F26039">
        <w:tab/>
        <w:t xml:space="preserve">des in der Arbeit erzielten Fortschritts. </w:t>
      </w:r>
    </w:p>
    <w:p w:rsidR="00F26039" w:rsidRPr="00F26039" w:rsidRDefault="00F26039" w:rsidP="00F26039">
      <w:pPr>
        <w:tabs>
          <w:tab w:val="left" w:leader="underscore" w:pos="2835"/>
        </w:tabs>
      </w:pPr>
      <w:r w:rsidRPr="00F26039">
        <w:t>Dabei sollte nicht auf die Struktur der Arbeit eingegangen werden, also Kapitel 2 etc. denn die Kurzfassung soll ja gerade das Wichtigste der Arbeit vermitteln, ohne dass diese gelesen werden muss. Eine Kapitelbezogene Darstellung sollte sich in Kapitel 1 unter Vorgehen befinden.</w:t>
      </w:r>
    </w:p>
    <w:p w:rsidR="00F26039" w:rsidRDefault="00F26039" w:rsidP="00F26039">
      <w:pPr>
        <w:tabs>
          <w:tab w:val="left" w:leader="underscore" w:pos="2835"/>
        </w:tabs>
      </w:pPr>
      <w:r w:rsidRPr="00F26039">
        <w:t>Länge: Maximal 1 Seite.</w:t>
      </w:r>
    </w:p>
    <w:p w:rsidR="00F26039" w:rsidRDefault="00F26039" w:rsidP="00F26039">
      <w:pPr>
        <w:sectPr w:rsidR="00F26039" w:rsidSect="00BD49CC">
          <w:pgSz w:w="11906" w:h="16838"/>
          <w:pgMar w:top="1134" w:right="851" w:bottom="1985" w:left="1701" w:header="709" w:footer="709" w:gutter="0"/>
          <w:pgNumType w:fmt="upperRoman" w:start="1"/>
          <w:cols w:space="708"/>
          <w:docGrid w:linePitch="360"/>
        </w:sectPr>
      </w:pPr>
    </w:p>
    <w:p w:rsidR="00F26039" w:rsidRPr="00F26039" w:rsidRDefault="00F26039" w:rsidP="007337D4">
      <w:pPr>
        <w:pStyle w:val="Verzeichnisberschrift"/>
      </w:pPr>
      <w:r w:rsidRPr="00F26039">
        <w:lastRenderedPageBreak/>
        <w:t>Inhaltsverzeichnis</w:t>
      </w:r>
    </w:p>
    <w:p w:rsidR="00236A63" w:rsidRDefault="00BC0629">
      <w:pPr>
        <w:pStyle w:val="Verzeichnis1"/>
        <w:rPr>
          <w:rFonts w:eastAsiaTheme="minorEastAsia"/>
          <w:b w:val="0"/>
          <w:noProof/>
          <w:sz w:val="22"/>
          <w:lang w:eastAsia="de-DE"/>
        </w:rPr>
      </w:pPr>
      <w:r>
        <w:fldChar w:fldCharType="begin"/>
      </w:r>
      <w:r w:rsidR="00F26039">
        <w:instrText xml:space="preserve"> TOC \o "1-3" \h \z \u </w:instrText>
      </w:r>
      <w:r>
        <w:fldChar w:fldCharType="separate"/>
      </w:r>
      <w:hyperlink w:anchor="_Toc384027667" w:history="1">
        <w:r w:rsidR="00236A63" w:rsidRPr="00797F89">
          <w:rPr>
            <w:rStyle w:val="Hyperlink"/>
            <w:noProof/>
          </w:rPr>
          <w:t>1</w:t>
        </w:r>
        <w:r w:rsidR="00236A63">
          <w:rPr>
            <w:rFonts w:eastAsiaTheme="minorEastAsia"/>
            <w:b w:val="0"/>
            <w:noProof/>
            <w:sz w:val="22"/>
            <w:lang w:eastAsia="de-DE"/>
          </w:rPr>
          <w:tab/>
        </w:r>
        <w:r w:rsidR="00236A63" w:rsidRPr="00797F89">
          <w:rPr>
            <w:rStyle w:val="Hyperlink"/>
            <w:noProof/>
          </w:rPr>
          <w:t>Einleitung</w:t>
        </w:r>
        <w:r w:rsidR="00236A63">
          <w:rPr>
            <w:noProof/>
            <w:webHidden/>
          </w:rPr>
          <w:tab/>
        </w:r>
        <w:r>
          <w:rPr>
            <w:noProof/>
            <w:webHidden/>
          </w:rPr>
          <w:fldChar w:fldCharType="begin"/>
        </w:r>
        <w:r w:rsidR="00236A63">
          <w:rPr>
            <w:noProof/>
            <w:webHidden/>
          </w:rPr>
          <w:instrText xml:space="preserve"> PAGEREF _Toc384027667 \h </w:instrText>
        </w:r>
        <w:r>
          <w:rPr>
            <w:noProof/>
            <w:webHidden/>
          </w:rPr>
        </w:r>
        <w:r>
          <w:rPr>
            <w:noProof/>
            <w:webHidden/>
          </w:rPr>
          <w:fldChar w:fldCharType="separate"/>
        </w:r>
        <w:r w:rsidR="00236A63">
          <w:rPr>
            <w:noProof/>
            <w:webHidden/>
          </w:rPr>
          <w:t>1</w:t>
        </w:r>
        <w:r>
          <w:rPr>
            <w:noProof/>
            <w:webHidden/>
          </w:rPr>
          <w:fldChar w:fldCharType="end"/>
        </w:r>
      </w:hyperlink>
    </w:p>
    <w:p w:rsidR="00236A63" w:rsidRDefault="006B36B6">
      <w:pPr>
        <w:pStyle w:val="Verzeichnis2"/>
        <w:tabs>
          <w:tab w:val="left" w:pos="660"/>
          <w:tab w:val="right" w:leader="dot" w:pos="9344"/>
        </w:tabs>
        <w:rPr>
          <w:rFonts w:eastAsiaTheme="minorEastAsia"/>
          <w:b w:val="0"/>
          <w:noProof/>
          <w:sz w:val="22"/>
          <w:lang w:eastAsia="de-DE"/>
        </w:rPr>
      </w:pPr>
      <w:hyperlink w:anchor="_Toc384027668" w:history="1">
        <w:r w:rsidR="00236A63" w:rsidRPr="00797F89">
          <w:rPr>
            <w:rStyle w:val="Hyperlink"/>
            <w:noProof/>
          </w:rPr>
          <w:t>1.1</w:t>
        </w:r>
        <w:r w:rsidR="00236A63">
          <w:rPr>
            <w:rFonts w:eastAsiaTheme="minorEastAsia"/>
            <w:b w:val="0"/>
            <w:noProof/>
            <w:sz w:val="22"/>
            <w:lang w:eastAsia="de-DE"/>
          </w:rPr>
          <w:tab/>
        </w:r>
        <w:r w:rsidR="00236A63" w:rsidRPr="00797F89">
          <w:rPr>
            <w:rStyle w:val="Hyperlink"/>
            <w:noProof/>
          </w:rPr>
          <w:t>Motivation</w:t>
        </w:r>
        <w:r w:rsidR="00236A63">
          <w:rPr>
            <w:noProof/>
            <w:webHidden/>
          </w:rPr>
          <w:tab/>
        </w:r>
        <w:r w:rsidR="00BC0629">
          <w:rPr>
            <w:noProof/>
            <w:webHidden/>
          </w:rPr>
          <w:fldChar w:fldCharType="begin"/>
        </w:r>
        <w:r w:rsidR="00236A63">
          <w:rPr>
            <w:noProof/>
            <w:webHidden/>
          </w:rPr>
          <w:instrText xml:space="preserve"> PAGEREF _Toc384027668 \h </w:instrText>
        </w:r>
        <w:r w:rsidR="00BC0629">
          <w:rPr>
            <w:noProof/>
            <w:webHidden/>
          </w:rPr>
        </w:r>
        <w:r w:rsidR="00BC0629">
          <w:rPr>
            <w:noProof/>
            <w:webHidden/>
          </w:rPr>
          <w:fldChar w:fldCharType="separate"/>
        </w:r>
        <w:r w:rsidR="00236A63">
          <w:rPr>
            <w:noProof/>
            <w:webHidden/>
          </w:rPr>
          <w:t>1</w:t>
        </w:r>
        <w:r w:rsidR="00BC0629">
          <w:rPr>
            <w:noProof/>
            <w:webHidden/>
          </w:rPr>
          <w:fldChar w:fldCharType="end"/>
        </w:r>
      </w:hyperlink>
    </w:p>
    <w:p w:rsidR="00236A63" w:rsidRDefault="006B36B6">
      <w:pPr>
        <w:pStyle w:val="Verzeichnis2"/>
        <w:tabs>
          <w:tab w:val="left" w:pos="660"/>
          <w:tab w:val="right" w:leader="dot" w:pos="9344"/>
        </w:tabs>
        <w:rPr>
          <w:rFonts w:eastAsiaTheme="minorEastAsia"/>
          <w:b w:val="0"/>
          <w:noProof/>
          <w:sz w:val="22"/>
          <w:lang w:eastAsia="de-DE"/>
        </w:rPr>
      </w:pPr>
      <w:hyperlink w:anchor="_Toc384027669" w:history="1">
        <w:r w:rsidR="00236A63" w:rsidRPr="00797F89">
          <w:rPr>
            <w:rStyle w:val="Hyperlink"/>
            <w:noProof/>
          </w:rPr>
          <w:t>1.2</w:t>
        </w:r>
        <w:r w:rsidR="00236A63">
          <w:rPr>
            <w:rFonts w:eastAsiaTheme="minorEastAsia"/>
            <w:b w:val="0"/>
            <w:noProof/>
            <w:sz w:val="22"/>
            <w:lang w:eastAsia="de-DE"/>
          </w:rPr>
          <w:tab/>
        </w:r>
        <w:r w:rsidR="00236A63" w:rsidRPr="00797F89">
          <w:rPr>
            <w:rStyle w:val="Hyperlink"/>
            <w:noProof/>
          </w:rPr>
          <w:t>Problemstellung und -abgrenzung</w:t>
        </w:r>
        <w:r w:rsidR="00236A63">
          <w:rPr>
            <w:noProof/>
            <w:webHidden/>
          </w:rPr>
          <w:tab/>
        </w:r>
        <w:r w:rsidR="00BC0629">
          <w:rPr>
            <w:noProof/>
            <w:webHidden/>
          </w:rPr>
          <w:fldChar w:fldCharType="begin"/>
        </w:r>
        <w:r w:rsidR="00236A63">
          <w:rPr>
            <w:noProof/>
            <w:webHidden/>
          </w:rPr>
          <w:instrText xml:space="preserve"> PAGEREF _Toc384027669 \h </w:instrText>
        </w:r>
        <w:r w:rsidR="00BC0629">
          <w:rPr>
            <w:noProof/>
            <w:webHidden/>
          </w:rPr>
        </w:r>
        <w:r w:rsidR="00BC0629">
          <w:rPr>
            <w:noProof/>
            <w:webHidden/>
          </w:rPr>
          <w:fldChar w:fldCharType="separate"/>
        </w:r>
        <w:r w:rsidR="00236A63">
          <w:rPr>
            <w:noProof/>
            <w:webHidden/>
          </w:rPr>
          <w:t>1</w:t>
        </w:r>
        <w:r w:rsidR="00BC0629">
          <w:rPr>
            <w:noProof/>
            <w:webHidden/>
          </w:rPr>
          <w:fldChar w:fldCharType="end"/>
        </w:r>
      </w:hyperlink>
    </w:p>
    <w:p w:rsidR="00236A63" w:rsidRDefault="006B36B6">
      <w:pPr>
        <w:pStyle w:val="Verzeichnis2"/>
        <w:tabs>
          <w:tab w:val="left" w:pos="660"/>
          <w:tab w:val="right" w:leader="dot" w:pos="9344"/>
        </w:tabs>
        <w:rPr>
          <w:rFonts w:eastAsiaTheme="minorEastAsia"/>
          <w:b w:val="0"/>
          <w:noProof/>
          <w:sz w:val="22"/>
          <w:lang w:eastAsia="de-DE"/>
        </w:rPr>
      </w:pPr>
      <w:hyperlink w:anchor="_Toc384027670" w:history="1">
        <w:r w:rsidR="00236A63" w:rsidRPr="00797F89">
          <w:rPr>
            <w:rStyle w:val="Hyperlink"/>
            <w:noProof/>
          </w:rPr>
          <w:t>1.3</w:t>
        </w:r>
        <w:r w:rsidR="00236A63">
          <w:rPr>
            <w:rFonts w:eastAsiaTheme="minorEastAsia"/>
            <w:b w:val="0"/>
            <w:noProof/>
            <w:sz w:val="22"/>
            <w:lang w:eastAsia="de-DE"/>
          </w:rPr>
          <w:tab/>
        </w:r>
        <w:r w:rsidR="00236A63" w:rsidRPr="00797F89">
          <w:rPr>
            <w:rStyle w:val="Hyperlink"/>
            <w:noProof/>
          </w:rPr>
          <w:t>Ziel der Arbeit</w:t>
        </w:r>
        <w:r w:rsidR="00236A63">
          <w:rPr>
            <w:noProof/>
            <w:webHidden/>
          </w:rPr>
          <w:tab/>
        </w:r>
        <w:r w:rsidR="00BC0629">
          <w:rPr>
            <w:noProof/>
            <w:webHidden/>
          </w:rPr>
          <w:fldChar w:fldCharType="begin"/>
        </w:r>
        <w:r w:rsidR="00236A63">
          <w:rPr>
            <w:noProof/>
            <w:webHidden/>
          </w:rPr>
          <w:instrText xml:space="preserve"> PAGEREF _Toc384027670 \h </w:instrText>
        </w:r>
        <w:r w:rsidR="00BC0629">
          <w:rPr>
            <w:noProof/>
            <w:webHidden/>
          </w:rPr>
        </w:r>
        <w:r w:rsidR="00BC0629">
          <w:rPr>
            <w:noProof/>
            <w:webHidden/>
          </w:rPr>
          <w:fldChar w:fldCharType="separate"/>
        </w:r>
        <w:r w:rsidR="00236A63">
          <w:rPr>
            <w:noProof/>
            <w:webHidden/>
          </w:rPr>
          <w:t>1</w:t>
        </w:r>
        <w:r w:rsidR="00BC0629">
          <w:rPr>
            <w:noProof/>
            <w:webHidden/>
          </w:rPr>
          <w:fldChar w:fldCharType="end"/>
        </w:r>
      </w:hyperlink>
    </w:p>
    <w:p w:rsidR="00236A63" w:rsidRDefault="006B36B6">
      <w:pPr>
        <w:pStyle w:val="Verzeichnis2"/>
        <w:tabs>
          <w:tab w:val="left" w:pos="660"/>
          <w:tab w:val="right" w:leader="dot" w:pos="9344"/>
        </w:tabs>
        <w:rPr>
          <w:rFonts w:eastAsiaTheme="minorEastAsia"/>
          <w:b w:val="0"/>
          <w:noProof/>
          <w:sz w:val="22"/>
          <w:lang w:eastAsia="de-DE"/>
        </w:rPr>
      </w:pPr>
      <w:hyperlink w:anchor="_Toc384027671" w:history="1">
        <w:r w:rsidR="00236A63" w:rsidRPr="00797F89">
          <w:rPr>
            <w:rStyle w:val="Hyperlink"/>
            <w:noProof/>
          </w:rPr>
          <w:t>1.4</w:t>
        </w:r>
        <w:r w:rsidR="00236A63">
          <w:rPr>
            <w:rFonts w:eastAsiaTheme="minorEastAsia"/>
            <w:b w:val="0"/>
            <w:noProof/>
            <w:sz w:val="22"/>
            <w:lang w:eastAsia="de-DE"/>
          </w:rPr>
          <w:tab/>
        </w:r>
        <w:r w:rsidR="00236A63" w:rsidRPr="00797F89">
          <w:rPr>
            <w:rStyle w:val="Hyperlink"/>
            <w:noProof/>
          </w:rPr>
          <w:t>Vorgehen</w:t>
        </w:r>
        <w:r w:rsidR="00236A63">
          <w:rPr>
            <w:noProof/>
            <w:webHidden/>
          </w:rPr>
          <w:tab/>
        </w:r>
        <w:r w:rsidR="00BC0629">
          <w:rPr>
            <w:noProof/>
            <w:webHidden/>
          </w:rPr>
          <w:fldChar w:fldCharType="begin"/>
        </w:r>
        <w:r w:rsidR="00236A63">
          <w:rPr>
            <w:noProof/>
            <w:webHidden/>
          </w:rPr>
          <w:instrText xml:space="preserve"> PAGEREF _Toc384027671 \h </w:instrText>
        </w:r>
        <w:r w:rsidR="00BC0629">
          <w:rPr>
            <w:noProof/>
            <w:webHidden/>
          </w:rPr>
        </w:r>
        <w:r w:rsidR="00BC0629">
          <w:rPr>
            <w:noProof/>
            <w:webHidden/>
          </w:rPr>
          <w:fldChar w:fldCharType="separate"/>
        </w:r>
        <w:r w:rsidR="00236A63">
          <w:rPr>
            <w:noProof/>
            <w:webHidden/>
          </w:rPr>
          <w:t>1</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72" w:history="1">
        <w:r w:rsidR="00236A63" w:rsidRPr="00797F89">
          <w:rPr>
            <w:rStyle w:val="Hyperlink"/>
            <w:noProof/>
          </w:rPr>
          <w:t>2</w:t>
        </w:r>
        <w:r w:rsidR="00236A63">
          <w:rPr>
            <w:rFonts w:eastAsiaTheme="minorEastAsia"/>
            <w:b w:val="0"/>
            <w:noProof/>
            <w:sz w:val="22"/>
            <w:lang w:eastAsia="de-DE"/>
          </w:rPr>
          <w:tab/>
        </w:r>
        <w:r w:rsidR="00236A63" w:rsidRPr="00797F89">
          <w:rPr>
            <w:rStyle w:val="Hyperlink"/>
            <w:noProof/>
          </w:rPr>
          <w:t>Grundlagen</w:t>
        </w:r>
        <w:r w:rsidR="00236A63">
          <w:rPr>
            <w:noProof/>
            <w:webHidden/>
          </w:rPr>
          <w:tab/>
        </w:r>
        <w:r w:rsidR="00BC0629">
          <w:rPr>
            <w:noProof/>
            <w:webHidden/>
          </w:rPr>
          <w:fldChar w:fldCharType="begin"/>
        </w:r>
        <w:r w:rsidR="00236A63">
          <w:rPr>
            <w:noProof/>
            <w:webHidden/>
          </w:rPr>
          <w:instrText xml:space="preserve"> PAGEREF _Toc384027672 \h </w:instrText>
        </w:r>
        <w:r w:rsidR="00BC0629">
          <w:rPr>
            <w:noProof/>
            <w:webHidden/>
          </w:rPr>
        </w:r>
        <w:r w:rsidR="00BC0629">
          <w:rPr>
            <w:noProof/>
            <w:webHidden/>
          </w:rPr>
          <w:fldChar w:fldCharType="separate"/>
        </w:r>
        <w:r w:rsidR="00236A63">
          <w:rPr>
            <w:noProof/>
            <w:webHidden/>
          </w:rPr>
          <w:t>3</w:t>
        </w:r>
        <w:r w:rsidR="00BC0629">
          <w:rPr>
            <w:noProof/>
            <w:webHidden/>
          </w:rPr>
          <w:fldChar w:fldCharType="end"/>
        </w:r>
      </w:hyperlink>
    </w:p>
    <w:p w:rsidR="00236A63" w:rsidRDefault="006B36B6">
      <w:pPr>
        <w:pStyle w:val="Verzeichnis2"/>
        <w:tabs>
          <w:tab w:val="left" w:pos="660"/>
          <w:tab w:val="right" w:leader="dot" w:pos="9344"/>
        </w:tabs>
        <w:rPr>
          <w:rFonts w:eastAsiaTheme="minorEastAsia"/>
          <w:b w:val="0"/>
          <w:noProof/>
          <w:sz w:val="22"/>
          <w:lang w:eastAsia="de-DE"/>
        </w:rPr>
      </w:pPr>
      <w:hyperlink w:anchor="_Toc384027673" w:history="1">
        <w:r w:rsidR="00236A63" w:rsidRPr="00797F89">
          <w:rPr>
            <w:rStyle w:val="Hyperlink"/>
            <w:noProof/>
          </w:rPr>
          <w:t>2.1</w:t>
        </w:r>
        <w:r w:rsidR="00236A63">
          <w:rPr>
            <w:rFonts w:eastAsiaTheme="minorEastAsia"/>
            <w:b w:val="0"/>
            <w:noProof/>
            <w:sz w:val="22"/>
            <w:lang w:eastAsia="de-DE"/>
          </w:rPr>
          <w:tab/>
        </w:r>
        <w:r w:rsidR="00236A63" w:rsidRPr="00797F89">
          <w:rPr>
            <w:rStyle w:val="Hyperlink"/>
            <w:noProof/>
          </w:rPr>
          <w:t>Grundlagengebiet A</w:t>
        </w:r>
        <w:r w:rsidR="00236A63">
          <w:rPr>
            <w:noProof/>
            <w:webHidden/>
          </w:rPr>
          <w:tab/>
        </w:r>
        <w:r w:rsidR="00BC0629">
          <w:rPr>
            <w:noProof/>
            <w:webHidden/>
          </w:rPr>
          <w:fldChar w:fldCharType="begin"/>
        </w:r>
        <w:r w:rsidR="00236A63">
          <w:rPr>
            <w:noProof/>
            <w:webHidden/>
          </w:rPr>
          <w:instrText xml:space="preserve"> PAGEREF _Toc384027673 \h </w:instrText>
        </w:r>
        <w:r w:rsidR="00BC0629">
          <w:rPr>
            <w:noProof/>
            <w:webHidden/>
          </w:rPr>
        </w:r>
        <w:r w:rsidR="00BC0629">
          <w:rPr>
            <w:noProof/>
            <w:webHidden/>
          </w:rPr>
          <w:fldChar w:fldCharType="separate"/>
        </w:r>
        <w:r w:rsidR="00236A63">
          <w:rPr>
            <w:noProof/>
            <w:webHidden/>
          </w:rPr>
          <w:t>3</w:t>
        </w:r>
        <w:r w:rsidR="00BC0629">
          <w:rPr>
            <w:noProof/>
            <w:webHidden/>
          </w:rPr>
          <w:fldChar w:fldCharType="end"/>
        </w:r>
      </w:hyperlink>
    </w:p>
    <w:p w:rsidR="00236A63" w:rsidRDefault="006B36B6">
      <w:pPr>
        <w:pStyle w:val="Verzeichnis3"/>
        <w:tabs>
          <w:tab w:val="left" w:pos="880"/>
          <w:tab w:val="right" w:leader="dot" w:pos="9344"/>
        </w:tabs>
        <w:rPr>
          <w:rFonts w:eastAsiaTheme="minorEastAsia"/>
          <w:noProof/>
          <w:sz w:val="22"/>
          <w:lang w:eastAsia="de-DE"/>
        </w:rPr>
      </w:pPr>
      <w:hyperlink w:anchor="_Toc384027674" w:history="1">
        <w:r w:rsidR="00236A63" w:rsidRPr="00797F89">
          <w:rPr>
            <w:rStyle w:val="Hyperlink"/>
            <w:noProof/>
          </w:rPr>
          <w:t>2.1.1</w:t>
        </w:r>
        <w:r w:rsidR="00236A63">
          <w:rPr>
            <w:rFonts w:eastAsiaTheme="minorEastAsia"/>
            <w:noProof/>
            <w:sz w:val="22"/>
            <w:lang w:eastAsia="de-DE"/>
          </w:rPr>
          <w:tab/>
        </w:r>
        <w:r w:rsidR="00236A63" w:rsidRPr="00797F89">
          <w:rPr>
            <w:rStyle w:val="Hyperlink"/>
            <w:noProof/>
          </w:rPr>
          <w:t>Definition AA</w:t>
        </w:r>
        <w:r w:rsidR="00236A63">
          <w:rPr>
            <w:noProof/>
            <w:webHidden/>
          </w:rPr>
          <w:tab/>
        </w:r>
        <w:r w:rsidR="00BC0629">
          <w:rPr>
            <w:noProof/>
            <w:webHidden/>
          </w:rPr>
          <w:fldChar w:fldCharType="begin"/>
        </w:r>
        <w:r w:rsidR="00236A63">
          <w:rPr>
            <w:noProof/>
            <w:webHidden/>
          </w:rPr>
          <w:instrText xml:space="preserve"> PAGEREF _Toc384027674 \h </w:instrText>
        </w:r>
        <w:r w:rsidR="00BC0629">
          <w:rPr>
            <w:noProof/>
            <w:webHidden/>
          </w:rPr>
        </w:r>
        <w:r w:rsidR="00BC0629">
          <w:rPr>
            <w:noProof/>
            <w:webHidden/>
          </w:rPr>
          <w:fldChar w:fldCharType="separate"/>
        </w:r>
        <w:r w:rsidR="00236A63">
          <w:rPr>
            <w:noProof/>
            <w:webHidden/>
          </w:rPr>
          <w:t>3</w:t>
        </w:r>
        <w:r w:rsidR="00BC0629">
          <w:rPr>
            <w:noProof/>
            <w:webHidden/>
          </w:rPr>
          <w:fldChar w:fldCharType="end"/>
        </w:r>
      </w:hyperlink>
    </w:p>
    <w:p w:rsidR="00236A63" w:rsidRDefault="006B36B6">
      <w:pPr>
        <w:pStyle w:val="Verzeichnis3"/>
        <w:tabs>
          <w:tab w:val="left" w:pos="880"/>
          <w:tab w:val="right" w:leader="dot" w:pos="9344"/>
        </w:tabs>
        <w:rPr>
          <w:rFonts w:eastAsiaTheme="minorEastAsia"/>
          <w:noProof/>
          <w:sz w:val="22"/>
          <w:lang w:eastAsia="de-DE"/>
        </w:rPr>
      </w:pPr>
      <w:hyperlink w:anchor="_Toc384027675" w:history="1">
        <w:r w:rsidR="00236A63" w:rsidRPr="00797F89">
          <w:rPr>
            <w:rStyle w:val="Hyperlink"/>
            <w:noProof/>
          </w:rPr>
          <w:t>2.1.2</w:t>
        </w:r>
        <w:r w:rsidR="00236A63">
          <w:rPr>
            <w:rFonts w:eastAsiaTheme="minorEastAsia"/>
            <w:noProof/>
            <w:sz w:val="22"/>
            <w:lang w:eastAsia="de-DE"/>
          </w:rPr>
          <w:tab/>
        </w:r>
        <w:r w:rsidR="00236A63" w:rsidRPr="00797F89">
          <w:rPr>
            <w:rStyle w:val="Hyperlink"/>
            <w:noProof/>
          </w:rPr>
          <w:t>Definition AB</w:t>
        </w:r>
        <w:r w:rsidR="00236A63">
          <w:rPr>
            <w:noProof/>
            <w:webHidden/>
          </w:rPr>
          <w:tab/>
        </w:r>
        <w:r w:rsidR="00BC0629">
          <w:rPr>
            <w:noProof/>
            <w:webHidden/>
          </w:rPr>
          <w:fldChar w:fldCharType="begin"/>
        </w:r>
        <w:r w:rsidR="00236A63">
          <w:rPr>
            <w:noProof/>
            <w:webHidden/>
          </w:rPr>
          <w:instrText xml:space="preserve"> PAGEREF _Toc384027675 \h </w:instrText>
        </w:r>
        <w:r w:rsidR="00BC0629">
          <w:rPr>
            <w:noProof/>
            <w:webHidden/>
          </w:rPr>
        </w:r>
        <w:r w:rsidR="00BC0629">
          <w:rPr>
            <w:noProof/>
            <w:webHidden/>
          </w:rPr>
          <w:fldChar w:fldCharType="separate"/>
        </w:r>
        <w:r w:rsidR="00236A63">
          <w:rPr>
            <w:noProof/>
            <w:webHidden/>
          </w:rPr>
          <w:t>3</w:t>
        </w:r>
        <w:r w:rsidR="00BC0629">
          <w:rPr>
            <w:noProof/>
            <w:webHidden/>
          </w:rPr>
          <w:fldChar w:fldCharType="end"/>
        </w:r>
      </w:hyperlink>
    </w:p>
    <w:p w:rsidR="00236A63" w:rsidRDefault="006B36B6">
      <w:pPr>
        <w:pStyle w:val="Verzeichnis2"/>
        <w:tabs>
          <w:tab w:val="left" w:pos="660"/>
          <w:tab w:val="right" w:leader="dot" w:pos="9344"/>
        </w:tabs>
        <w:rPr>
          <w:rFonts w:eastAsiaTheme="minorEastAsia"/>
          <w:b w:val="0"/>
          <w:noProof/>
          <w:sz w:val="22"/>
          <w:lang w:eastAsia="de-DE"/>
        </w:rPr>
      </w:pPr>
      <w:hyperlink w:anchor="_Toc384027676" w:history="1">
        <w:r w:rsidR="00236A63" w:rsidRPr="00797F89">
          <w:rPr>
            <w:rStyle w:val="Hyperlink"/>
            <w:noProof/>
          </w:rPr>
          <w:t>2.2</w:t>
        </w:r>
        <w:r w:rsidR="00236A63">
          <w:rPr>
            <w:rFonts w:eastAsiaTheme="minorEastAsia"/>
            <w:b w:val="0"/>
            <w:noProof/>
            <w:sz w:val="22"/>
            <w:lang w:eastAsia="de-DE"/>
          </w:rPr>
          <w:tab/>
        </w:r>
        <w:r w:rsidR="00236A63" w:rsidRPr="00797F89">
          <w:rPr>
            <w:rStyle w:val="Hyperlink"/>
            <w:noProof/>
          </w:rPr>
          <w:t>Grundlagengebiet B</w:t>
        </w:r>
        <w:r w:rsidR="00236A63">
          <w:rPr>
            <w:noProof/>
            <w:webHidden/>
          </w:rPr>
          <w:tab/>
        </w:r>
        <w:r w:rsidR="00BC0629">
          <w:rPr>
            <w:noProof/>
            <w:webHidden/>
          </w:rPr>
          <w:fldChar w:fldCharType="begin"/>
        </w:r>
        <w:r w:rsidR="00236A63">
          <w:rPr>
            <w:noProof/>
            <w:webHidden/>
          </w:rPr>
          <w:instrText xml:space="preserve"> PAGEREF _Toc384027676 \h </w:instrText>
        </w:r>
        <w:r w:rsidR="00BC0629">
          <w:rPr>
            <w:noProof/>
            <w:webHidden/>
          </w:rPr>
        </w:r>
        <w:r w:rsidR="00BC0629">
          <w:rPr>
            <w:noProof/>
            <w:webHidden/>
          </w:rPr>
          <w:fldChar w:fldCharType="separate"/>
        </w:r>
        <w:r w:rsidR="00236A63">
          <w:rPr>
            <w:noProof/>
            <w:webHidden/>
          </w:rPr>
          <w:t>3</w:t>
        </w:r>
        <w:r w:rsidR="00BC0629">
          <w:rPr>
            <w:noProof/>
            <w:webHidden/>
          </w:rPr>
          <w:fldChar w:fldCharType="end"/>
        </w:r>
      </w:hyperlink>
    </w:p>
    <w:p w:rsidR="00236A63" w:rsidRDefault="006B36B6">
      <w:pPr>
        <w:pStyle w:val="Verzeichnis3"/>
        <w:tabs>
          <w:tab w:val="left" w:pos="880"/>
          <w:tab w:val="right" w:leader="dot" w:pos="9344"/>
        </w:tabs>
        <w:rPr>
          <w:rFonts w:eastAsiaTheme="minorEastAsia"/>
          <w:noProof/>
          <w:sz w:val="22"/>
          <w:lang w:eastAsia="de-DE"/>
        </w:rPr>
      </w:pPr>
      <w:hyperlink w:anchor="_Toc384027677" w:history="1">
        <w:r w:rsidR="00236A63" w:rsidRPr="00797F89">
          <w:rPr>
            <w:rStyle w:val="Hyperlink"/>
            <w:noProof/>
          </w:rPr>
          <w:t>2.2.1</w:t>
        </w:r>
        <w:r w:rsidR="00236A63">
          <w:rPr>
            <w:rFonts w:eastAsiaTheme="minorEastAsia"/>
            <w:noProof/>
            <w:sz w:val="22"/>
            <w:lang w:eastAsia="de-DE"/>
          </w:rPr>
          <w:tab/>
        </w:r>
        <w:r w:rsidR="00236A63" w:rsidRPr="00797F89">
          <w:rPr>
            <w:rStyle w:val="Hyperlink"/>
            <w:noProof/>
          </w:rPr>
          <w:t>Definition BA</w:t>
        </w:r>
        <w:r w:rsidR="00236A63">
          <w:rPr>
            <w:noProof/>
            <w:webHidden/>
          </w:rPr>
          <w:tab/>
        </w:r>
        <w:r w:rsidR="00BC0629">
          <w:rPr>
            <w:noProof/>
            <w:webHidden/>
          </w:rPr>
          <w:fldChar w:fldCharType="begin"/>
        </w:r>
        <w:r w:rsidR="00236A63">
          <w:rPr>
            <w:noProof/>
            <w:webHidden/>
          </w:rPr>
          <w:instrText xml:space="preserve"> PAGEREF _Toc384027677 \h </w:instrText>
        </w:r>
        <w:r w:rsidR="00BC0629">
          <w:rPr>
            <w:noProof/>
            <w:webHidden/>
          </w:rPr>
        </w:r>
        <w:r w:rsidR="00BC0629">
          <w:rPr>
            <w:noProof/>
            <w:webHidden/>
          </w:rPr>
          <w:fldChar w:fldCharType="separate"/>
        </w:r>
        <w:r w:rsidR="00236A63">
          <w:rPr>
            <w:noProof/>
            <w:webHidden/>
          </w:rPr>
          <w:t>3</w:t>
        </w:r>
        <w:r w:rsidR="00BC0629">
          <w:rPr>
            <w:noProof/>
            <w:webHidden/>
          </w:rPr>
          <w:fldChar w:fldCharType="end"/>
        </w:r>
      </w:hyperlink>
    </w:p>
    <w:p w:rsidR="00236A63" w:rsidRDefault="006B36B6">
      <w:pPr>
        <w:pStyle w:val="Verzeichnis3"/>
        <w:tabs>
          <w:tab w:val="left" w:pos="880"/>
          <w:tab w:val="right" w:leader="dot" w:pos="9344"/>
        </w:tabs>
        <w:rPr>
          <w:rFonts w:eastAsiaTheme="minorEastAsia"/>
          <w:noProof/>
          <w:sz w:val="22"/>
          <w:lang w:eastAsia="de-DE"/>
        </w:rPr>
      </w:pPr>
      <w:hyperlink w:anchor="_Toc384027678" w:history="1">
        <w:r w:rsidR="00236A63" w:rsidRPr="00797F89">
          <w:rPr>
            <w:rStyle w:val="Hyperlink"/>
            <w:noProof/>
          </w:rPr>
          <w:t>2.2.2</w:t>
        </w:r>
        <w:r w:rsidR="00236A63">
          <w:rPr>
            <w:rFonts w:eastAsiaTheme="minorEastAsia"/>
            <w:noProof/>
            <w:sz w:val="22"/>
            <w:lang w:eastAsia="de-DE"/>
          </w:rPr>
          <w:tab/>
        </w:r>
        <w:r w:rsidR="00236A63" w:rsidRPr="00797F89">
          <w:rPr>
            <w:rStyle w:val="Hyperlink"/>
            <w:noProof/>
          </w:rPr>
          <w:t>Definition BB</w:t>
        </w:r>
        <w:r w:rsidR="00236A63">
          <w:rPr>
            <w:noProof/>
            <w:webHidden/>
          </w:rPr>
          <w:tab/>
        </w:r>
        <w:r w:rsidR="00BC0629">
          <w:rPr>
            <w:noProof/>
            <w:webHidden/>
          </w:rPr>
          <w:fldChar w:fldCharType="begin"/>
        </w:r>
        <w:r w:rsidR="00236A63">
          <w:rPr>
            <w:noProof/>
            <w:webHidden/>
          </w:rPr>
          <w:instrText xml:space="preserve"> PAGEREF _Toc384027678 \h </w:instrText>
        </w:r>
        <w:r w:rsidR="00BC0629">
          <w:rPr>
            <w:noProof/>
            <w:webHidden/>
          </w:rPr>
        </w:r>
        <w:r w:rsidR="00BC0629">
          <w:rPr>
            <w:noProof/>
            <w:webHidden/>
          </w:rPr>
          <w:fldChar w:fldCharType="separate"/>
        </w:r>
        <w:r w:rsidR="00236A63">
          <w:rPr>
            <w:noProof/>
            <w:webHidden/>
          </w:rPr>
          <w:t>3</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79" w:history="1">
        <w:r w:rsidR="00236A63" w:rsidRPr="00797F89">
          <w:rPr>
            <w:rStyle w:val="Hyperlink"/>
            <w:noProof/>
          </w:rPr>
          <w:t>3</w:t>
        </w:r>
        <w:r w:rsidR="00236A63">
          <w:rPr>
            <w:rFonts w:eastAsiaTheme="minorEastAsia"/>
            <w:b w:val="0"/>
            <w:noProof/>
            <w:sz w:val="22"/>
            <w:lang w:eastAsia="de-DE"/>
          </w:rPr>
          <w:tab/>
        </w:r>
        <w:r w:rsidR="00236A63" w:rsidRPr="00797F89">
          <w:rPr>
            <w:rStyle w:val="Hyperlink"/>
            <w:noProof/>
          </w:rPr>
          <w:t>Analyse</w:t>
        </w:r>
        <w:r w:rsidR="00236A63">
          <w:rPr>
            <w:noProof/>
            <w:webHidden/>
          </w:rPr>
          <w:tab/>
        </w:r>
        <w:r w:rsidR="00BC0629">
          <w:rPr>
            <w:noProof/>
            <w:webHidden/>
          </w:rPr>
          <w:fldChar w:fldCharType="begin"/>
        </w:r>
        <w:r w:rsidR="00236A63">
          <w:rPr>
            <w:noProof/>
            <w:webHidden/>
          </w:rPr>
          <w:instrText xml:space="preserve"> PAGEREF _Toc384027679 \h </w:instrText>
        </w:r>
        <w:r w:rsidR="00BC0629">
          <w:rPr>
            <w:noProof/>
            <w:webHidden/>
          </w:rPr>
        </w:r>
        <w:r w:rsidR="00BC0629">
          <w:rPr>
            <w:noProof/>
            <w:webHidden/>
          </w:rPr>
          <w:fldChar w:fldCharType="separate"/>
        </w:r>
        <w:r w:rsidR="00236A63">
          <w:rPr>
            <w:noProof/>
            <w:webHidden/>
          </w:rPr>
          <w:t>4</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80" w:history="1">
        <w:r w:rsidR="00236A63" w:rsidRPr="00797F89">
          <w:rPr>
            <w:rStyle w:val="Hyperlink"/>
            <w:noProof/>
          </w:rPr>
          <w:t>4</w:t>
        </w:r>
        <w:r w:rsidR="00236A63">
          <w:rPr>
            <w:rFonts w:eastAsiaTheme="minorEastAsia"/>
            <w:b w:val="0"/>
            <w:noProof/>
            <w:sz w:val="22"/>
            <w:lang w:eastAsia="de-DE"/>
          </w:rPr>
          <w:tab/>
        </w:r>
        <w:r w:rsidR="00236A63" w:rsidRPr="00797F89">
          <w:rPr>
            <w:rStyle w:val="Hyperlink"/>
            <w:noProof/>
          </w:rPr>
          <w:t>Konzeption</w:t>
        </w:r>
        <w:r w:rsidR="00236A63">
          <w:rPr>
            <w:noProof/>
            <w:webHidden/>
          </w:rPr>
          <w:tab/>
        </w:r>
        <w:r w:rsidR="00BC0629">
          <w:rPr>
            <w:noProof/>
            <w:webHidden/>
          </w:rPr>
          <w:fldChar w:fldCharType="begin"/>
        </w:r>
        <w:r w:rsidR="00236A63">
          <w:rPr>
            <w:noProof/>
            <w:webHidden/>
          </w:rPr>
          <w:instrText xml:space="preserve"> PAGEREF _Toc384027680 \h </w:instrText>
        </w:r>
        <w:r w:rsidR="00BC0629">
          <w:rPr>
            <w:noProof/>
            <w:webHidden/>
          </w:rPr>
        </w:r>
        <w:r w:rsidR="00BC0629">
          <w:rPr>
            <w:noProof/>
            <w:webHidden/>
          </w:rPr>
          <w:fldChar w:fldCharType="separate"/>
        </w:r>
        <w:r w:rsidR="00236A63">
          <w:rPr>
            <w:noProof/>
            <w:webHidden/>
          </w:rPr>
          <w:t>5</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81" w:history="1">
        <w:r w:rsidR="00236A63" w:rsidRPr="00797F89">
          <w:rPr>
            <w:rStyle w:val="Hyperlink"/>
            <w:noProof/>
          </w:rPr>
          <w:t>5</w:t>
        </w:r>
        <w:r w:rsidR="00236A63">
          <w:rPr>
            <w:rFonts w:eastAsiaTheme="minorEastAsia"/>
            <w:b w:val="0"/>
            <w:noProof/>
            <w:sz w:val="22"/>
            <w:lang w:eastAsia="de-DE"/>
          </w:rPr>
          <w:tab/>
        </w:r>
        <w:r w:rsidR="00236A63" w:rsidRPr="00797F89">
          <w:rPr>
            <w:rStyle w:val="Hyperlink"/>
            <w:noProof/>
          </w:rPr>
          <w:t>Umsetzung</w:t>
        </w:r>
        <w:r w:rsidR="00236A63">
          <w:rPr>
            <w:noProof/>
            <w:webHidden/>
          </w:rPr>
          <w:tab/>
        </w:r>
        <w:r w:rsidR="00BC0629">
          <w:rPr>
            <w:noProof/>
            <w:webHidden/>
          </w:rPr>
          <w:fldChar w:fldCharType="begin"/>
        </w:r>
        <w:r w:rsidR="00236A63">
          <w:rPr>
            <w:noProof/>
            <w:webHidden/>
          </w:rPr>
          <w:instrText xml:space="preserve"> PAGEREF _Toc384027681 \h </w:instrText>
        </w:r>
        <w:r w:rsidR="00BC0629">
          <w:rPr>
            <w:noProof/>
            <w:webHidden/>
          </w:rPr>
        </w:r>
        <w:r w:rsidR="00BC0629">
          <w:rPr>
            <w:noProof/>
            <w:webHidden/>
          </w:rPr>
          <w:fldChar w:fldCharType="separate"/>
        </w:r>
        <w:r w:rsidR="00236A63">
          <w:rPr>
            <w:noProof/>
            <w:webHidden/>
          </w:rPr>
          <w:t>6</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82" w:history="1">
        <w:r w:rsidR="00236A63" w:rsidRPr="00797F89">
          <w:rPr>
            <w:rStyle w:val="Hyperlink"/>
            <w:noProof/>
          </w:rPr>
          <w:t>6</w:t>
        </w:r>
        <w:r w:rsidR="00236A63">
          <w:rPr>
            <w:rFonts w:eastAsiaTheme="minorEastAsia"/>
            <w:b w:val="0"/>
            <w:noProof/>
            <w:sz w:val="22"/>
            <w:lang w:eastAsia="de-DE"/>
          </w:rPr>
          <w:tab/>
        </w:r>
        <w:r w:rsidR="00236A63" w:rsidRPr="00797F89">
          <w:rPr>
            <w:rStyle w:val="Hyperlink"/>
            <w:noProof/>
          </w:rPr>
          <w:t>Evaluierung</w:t>
        </w:r>
        <w:r w:rsidR="00236A63">
          <w:rPr>
            <w:noProof/>
            <w:webHidden/>
          </w:rPr>
          <w:tab/>
        </w:r>
        <w:r w:rsidR="00BC0629">
          <w:rPr>
            <w:noProof/>
            <w:webHidden/>
          </w:rPr>
          <w:fldChar w:fldCharType="begin"/>
        </w:r>
        <w:r w:rsidR="00236A63">
          <w:rPr>
            <w:noProof/>
            <w:webHidden/>
          </w:rPr>
          <w:instrText xml:space="preserve"> PAGEREF _Toc384027682 \h </w:instrText>
        </w:r>
        <w:r w:rsidR="00BC0629">
          <w:rPr>
            <w:noProof/>
            <w:webHidden/>
          </w:rPr>
        </w:r>
        <w:r w:rsidR="00BC0629">
          <w:rPr>
            <w:noProof/>
            <w:webHidden/>
          </w:rPr>
          <w:fldChar w:fldCharType="separate"/>
        </w:r>
        <w:r w:rsidR="00236A63">
          <w:rPr>
            <w:noProof/>
            <w:webHidden/>
          </w:rPr>
          <w:t>7</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83" w:history="1">
        <w:r w:rsidR="00236A63" w:rsidRPr="00797F89">
          <w:rPr>
            <w:rStyle w:val="Hyperlink"/>
            <w:noProof/>
          </w:rPr>
          <w:t>7</w:t>
        </w:r>
        <w:r w:rsidR="00236A63">
          <w:rPr>
            <w:rFonts w:eastAsiaTheme="minorEastAsia"/>
            <w:b w:val="0"/>
            <w:noProof/>
            <w:sz w:val="22"/>
            <w:lang w:eastAsia="de-DE"/>
          </w:rPr>
          <w:tab/>
        </w:r>
        <w:r w:rsidR="00236A63" w:rsidRPr="00797F89">
          <w:rPr>
            <w:rStyle w:val="Hyperlink"/>
            <w:noProof/>
          </w:rPr>
          <w:t>Zusammenfassung und Ausblick</w:t>
        </w:r>
        <w:r w:rsidR="00236A63">
          <w:rPr>
            <w:noProof/>
            <w:webHidden/>
          </w:rPr>
          <w:tab/>
        </w:r>
        <w:r w:rsidR="00BC0629">
          <w:rPr>
            <w:noProof/>
            <w:webHidden/>
          </w:rPr>
          <w:fldChar w:fldCharType="begin"/>
        </w:r>
        <w:r w:rsidR="00236A63">
          <w:rPr>
            <w:noProof/>
            <w:webHidden/>
          </w:rPr>
          <w:instrText xml:space="preserve"> PAGEREF _Toc384027683 \h </w:instrText>
        </w:r>
        <w:r w:rsidR="00BC0629">
          <w:rPr>
            <w:noProof/>
            <w:webHidden/>
          </w:rPr>
        </w:r>
        <w:r w:rsidR="00BC0629">
          <w:rPr>
            <w:noProof/>
            <w:webHidden/>
          </w:rPr>
          <w:fldChar w:fldCharType="separate"/>
        </w:r>
        <w:r w:rsidR="00236A63">
          <w:rPr>
            <w:noProof/>
            <w:webHidden/>
          </w:rPr>
          <w:t>8</w:t>
        </w:r>
        <w:r w:rsidR="00BC0629">
          <w:rPr>
            <w:noProof/>
            <w:webHidden/>
          </w:rPr>
          <w:fldChar w:fldCharType="end"/>
        </w:r>
      </w:hyperlink>
    </w:p>
    <w:p w:rsidR="00236A63" w:rsidRDefault="006B36B6">
      <w:pPr>
        <w:pStyle w:val="Verzeichnis2"/>
        <w:tabs>
          <w:tab w:val="left" w:pos="660"/>
          <w:tab w:val="right" w:leader="dot" w:pos="9344"/>
        </w:tabs>
        <w:rPr>
          <w:rFonts w:eastAsiaTheme="minorEastAsia"/>
          <w:b w:val="0"/>
          <w:noProof/>
          <w:sz w:val="22"/>
          <w:lang w:eastAsia="de-DE"/>
        </w:rPr>
      </w:pPr>
      <w:hyperlink w:anchor="_Toc384027684" w:history="1">
        <w:r w:rsidR="00236A63" w:rsidRPr="00797F89">
          <w:rPr>
            <w:rStyle w:val="Hyperlink"/>
            <w:noProof/>
          </w:rPr>
          <w:t>7.1</w:t>
        </w:r>
        <w:r w:rsidR="00236A63">
          <w:rPr>
            <w:rFonts w:eastAsiaTheme="minorEastAsia"/>
            <w:b w:val="0"/>
            <w:noProof/>
            <w:sz w:val="22"/>
            <w:lang w:eastAsia="de-DE"/>
          </w:rPr>
          <w:tab/>
        </w:r>
        <w:r w:rsidR="00236A63" w:rsidRPr="00797F89">
          <w:rPr>
            <w:rStyle w:val="Hyperlink"/>
            <w:noProof/>
          </w:rPr>
          <w:t>Erreichte Ergebnisse</w:t>
        </w:r>
        <w:r w:rsidR="00236A63">
          <w:rPr>
            <w:noProof/>
            <w:webHidden/>
          </w:rPr>
          <w:tab/>
        </w:r>
        <w:r w:rsidR="00BC0629">
          <w:rPr>
            <w:noProof/>
            <w:webHidden/>
          </w:rPr>
          <w:fldChar w:fldCharType="begin"/>
        </w:r>
        <w:r w:rsidR="00236A63">
          <w:rPr>
            <w:noProof/>
            <w:webHidden/>
          </w:rPr>
          <w:instrText xml:space="preserve"> PAGEREF _Toc384027684 \h </w:instrText>
        </w:r>
        <w:r w:rsidR="00BC0629">
          <w:rPr>
            <w:noProof/>
            <w:webHidden/>
          </w:rPr>
        </w:r>
        <w:r w:rsidR="00BC0629">
          <w:rPr>
            <w:noProof/>
            <w:webHidden/>
          </w:rPr>
          <w:fldChar w:fldCharType="separate"/>
        </w:r>
        <w:r w:rsidR="00236A63">
          <w:rPr>
            <w:noProof/>
            <w:webHidden/>
          </w:rPr>
          <w:t>8</w:t>
        </w:r>
        <w:r w:rsidR="00BC0629">
          <w:rPr>
            <w:noProof/>
            <w:webHidden/>
          </w:rPr>
          <w:fldChar w:fldCharType="end"/>
        </w:r>
      </w:hyperlink>
    </w:p>
    <w:p w:rsidR="00236A63" w:rsidRDefault="006B36B6">
      <w:pPr>
        <w:pStyle w:val="Verzeichnis2"/>
        <w:tabs>
          <w:tab w:val="left" w:pos="660"/>
          <w:tab w:val="right" w:leader="dot" w:pos="9344"/>
        </w:tabs>
        <w:rPr>
          <w:rFonts w:eastAsiaTheme="minorEastAsia"/>
          <w:b w:val="0"/>
          <w:noProof/>
          <w:sz w:val="22"/>
          <w:lang w:eastAsia="de-DE"/>
        </w:rPr>
      </w:pPr>
      <w:hyperlink w:anchor="_Toc384027685" w:history="1">
        <w:r w:rsidR="00236A63" w:rsidRPr="00797F89">
          <w:rPr>
            <w:rStyle w:val="Hyperlink"/>
            <w:noProof/>
          </w:rPr>
          <w:t>7.2</w:t>
        </w:r>
        <w:r w:rsidR="00236A63">
          <w:rPr>
            <w:rFonts w:eastAsiaTheme="minorEastAsia"/>
            <w:b w:val="0"/>
            <w:noProof/>
            <w:sz w:val="22"/>
            <w:lang w:eastAsia="de-DE"/>
          </w:rPr>
          <w:tab/>
        </w:r>
        <w:r w:rsidR="00236A63" w:rsidRPr="00797F89">
          <w:rPr>
            <w:rStyle w:val="Hyperlink"/>
            <w:noProof/>
          </w:rPr>
          <w:t>Ausblick</w:t>
        </w:r>
        <w:r w:rsidR="00236A63">
          <w:rPr>
            <w:noProof/>
            <w:webHidden/>
          </w:rPr>
          <w:tab/>
        </w:r>
        <w:r w:rsidR="00BC0629">
          <w:rPr>
            <w:noProof/>
            <w:webHidden/>
          </w:rPr>
          <w:fldChar w:fldCharType="begin"/>
        </w:r>
        <w:r w:rsidR="00236A63">
          <w:rPr>
            <w:noProof/>
            <w:webHidden/>
          </w:rPr>
          <w:instrText xml:space="preserve"> PAGEREF _Toc384027685 \h </w:instrText>
        </w:r>
        <w:r w:rsidR="00BC0629">
          <w:rPr>
            <w:noProof/>
            <w:webHidden/>
          </w:rPr>
        </w:r>
        <w:r w:rsidR="00BC0629">
          <w:rPr>
            <w:noProof/>
            <w:webHidden/>
          </w:rPr>
          <w:fldChar w:fldCharType="separate"/>
        </w:r>
        <w:r w:rsidR="00236A63">
          <w:rPr>
            <w:noProof/>
            <w:webHidden/>
          </w:rPr>
          <w:t>8</w:t>
        </w:r>
        <w:r w:rsidR="00BC0629">
          <w:rPr>
            <w:noProof/>
            <w:webHidden/>
          </w:rPr>
          <w:fldChar w:fldCharType="end"/>
        </w:r>
      </w:hyperlink>
    </w:p>
    <w:p w:rsidR="00236A63" w:rsidRDefault="006B36B6">
      <w:pPr>
        <w:pStyle w:val="Verzeichnis3"/>
        <w:tabs>
          <w:tab w:val="left" w:pos="880"/>
          <w:tab w:val="right" w:leader="dot" w:pos="9344"/>
        </w:tabs>
        <w:rPr>
          <w:rFonts w:eastAsiaTheme="minorEastAsia"/>
          <w:noProof/>
          <w:sz w:val="22"/>
          <w:lang w:eastAsia="de-DE"/>
        </w:rPr>
      </w:pPr>
      <w:hyperlink w:anchor="_Toc384027686" w:history="1">
        <w:r w:rsidR="00236A63" w:rsidRPr="00797F89">
          <w:rPr>
            <w:rStyle w:val="Hyperlink"/>
            <w:noProof/>
          </w:rPr>
          <w:t>7.2.1</w:t>
        </w:r>
        <w:r w:rsidR="00236A63">
          <w:rPr>
            <w:rFonts w:eastAsiaTheme="minorEastAsia"/>
            <w:noProof/>
            <w:sz w:val="22"/>
            <w:lang w:eastAsia="de-DE"/>
          </w:rPr>
          <w:tab/>
        </w:r>
        <w:r w:rsidR="00236A63" w:rsidRPr="00797F89">
          <w:rPr>
            <w:rStyle w:val="Hyperlink"/>
            <w:noProof/>
          </w:rPr>
          <w:t>Erweiterbarkeit der Ergebnisse</w:t>
        </w:r>
        <w:r w:rsidR="00236A63">
          <w:rPr>
            <w:noProof/>
            <w:webHidden/>
          </w:rPr>
          <w:tab/>
        </w:r>
        <w:r w:rsidR="00BC0629">
          <w:rPr>
            <w:noProof/>
            <w:webHidden/>
          </w:rPr>
          <w:fldChar w:fldCharType="begin"/>
        </w:r>
        <w:r w:rsidR="00236A63">
          <w:rPr>
            <w:noProof/>
            <w:webHidden/>
          </w:rPr>
          <w:instrText xml:space="preserve"> PAGEREF _Toc384027686 \h </w:instrText>
        </w:r>
        <w:r w:rsidR="00BC0629">
          <w:rPr>
            <w:noProof/>
            <w:webHidden/>
          </w:rPr>
        </w:r>
        <w:r w:rsidR="00BC0629">
          <w:rPr>
            <w:noProof/>
            <w:webHidden/>
          </w:rPr>
          <w:fldChar w:fldCharType="separate"/>
        </w:r>
        <w:r w:rsidR="00236A63">
          <w:rPr>
            <w:noProof/>
            <w:webHidden/>
          </w:rPr>
          <w:t>8</w:t>
        </w:r>
        <w:r w:rsidR="00BC0629">
          <w:rPr>
            <w:noProof/>
            <w:webHidden/>
          </w:rPr>
          <w:fldChar w:fldCharType="end"/>
        </w:r>
      </w:hyperlink>
    </w:p>
    <w:p w:rsidR="00236A63" w:rsidRDefault="006B36B6">
      <w:pPr>
        <w:pStyle w:val="Verzeichnis3"/>
        <w:tabs>
          <w:tab w:val="left" w:pos="880"/>
          <w:tab w:val="right" w:leader="dot" w:pos="9344"/>
        </w:tabs>
        <w:rPr>
          <w:rFonts w:eastAsiaTheme="minorEastAsia"/>
          <w:noProof/>
          <w:sz w:val="22"/>
          <w:lang w:eastAsia="de-DE"/>
        </w:rPr>
      </w:pPr>
      <w:hyperlink w:anchor="_Toc384027687" w:history="1">
        <w:r w:rsidR="00236A63" w:rsidRPr="00797F89">
          <w:rPr>
            <w:rStyle w:val="Hyperlink"/>
            <w:noProof/>
          </w:rPr>
          <w:t>7.2.2</w:t>
        </w:r>
        <w:r w:rsidR="00236A63">
          <w:rPr>
            <w:rFonts w:eastAsiaTheme="minorEastAsia"/>
            <w:noProof/>
            <w:sz w:val="22"/>
            <w:lang w:eastAsia="de-DE"/>
          </w:rPr>
          <w:tab/>
        </w:r>
        <w:r w:rsidR="00236A63" w:rsidRPr="00797F89">
          <w:rPr>
            <w:rStyle w:val="Hyperlink"/>
            <w:noProof/>
          </w:rPr>
          <w:t>Übertragbarkeit der Ergebnisse</w:t>
        </w:r>
        <w:r w:rsidR="00236A63">
          <w:rPr>
            <w:noProof/>
            <w:webHidden/>
          </w:rPr>
          <w:tab/>
        </w:r>
        <w:r w:rsidR="00BC0629">
          <w:rPr>
            <w:noProof/>
            <w:webHidden/>
          </w:rPr>
          <w:fldChar w:fldCharType="begin"/>
        </w:r>
        <w:r w:rsidR="00236A63">
          <w:rPr>
            <w:noProof/>
            <w:webHidden/>
          </w:rPr>
          <w:instrText xml:space="preserve"> PAGEREF _Toc384027687 \h </w:instrText>
        </w:r>
        <w:r w:rsidR="00BC0629">
          <w:rPr>
            <w:noProof/>
            <w:webHidden/>
          </w:rPr>
        </w:r>
        <w:r w:rsidR="00BC0629">
          <w:rPr>
            <w:noProof/>
            <w:webHidden/>
          </w:rPr>
          <w:fldChar w:fldCharType="separate"/>
        </w:r>
        <w:r w:rsidR="00236A63">
          <w:rPr>
            <w:noProof/>
            <w:webHidden/>
          </w:rPr>
          <w:t>8</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88" w:history="1">
        <w:r w:rsidR="00236A63" w:rsidRPr="00797F89">
          <w:rPr>
            <w:rStyle w:val="Hyperlink"/>
            <w:noProof/>
          </w:rPr>
          <w:t>8</w:t>
        </w:r>
        <w:r w:rsidR="00236A63">
          <w:rPr>
            <w:rFonts w:eastAsiaTheme="minorEastAsia"/>
            <w:b w:val="0"/>
            <w:noProof/>
            <w:sz w:val="22"/>
            <w:lang w:eastAsia="de-DE"/>
          </w:rPr>
          <w:tab/>
        </w:r>
        <w:r w:rsidR="00236A63" w:rsidRPr="00797F89">
          <w:rPr>
            <w:rStyle w:val="Hyperlink"/>
            <w:noProof/>
          </w:rPr>
          <w:t>Literaturverzeichnis</w:t>
        </w:r>
        <w:r w:rsidR="00236A63">
          <w:rPr>
            <w:noProof/>
            <w:webHidden/>
          </w:rPr>
          <w:tab/>
        </w:r>
        <w:r w:rsidR="00BC0629">
          <w:rPr>
            <w:noProof/>
            <w:webHidden/>
          </w:rPr>
          <w:fldChar w:fldCharType="begin"/>
        </w:r>
        <w:r w:rsidR="00236A63">
          <w:rPr>
            <w:noProof/>
            <w:webHidden/>
          </w:rPr>
          <w:instrText xml:space="preserve"> PAGEREF _Toc384027688 \h </w:instrText>
        </w:r>
        <w:r w:rsidR="00BC0629">
          <w:rPr>
            <w:noProof/>
            <w:webHidden/>
          </w:rPr>
        </w:r>
        <w:r w:rsidR="00BC0629">
          <w:rPr>
            <w:noProof/>
            <w:webHidden/>
          </w:rPr>
          <w:fldChar w:fldCharType="separate"/>
        </w:r>
        <w:r w:rsidR="00236A63">
          <w:rPr>
            <w:noProof/>
            <w:webHidden/>
          </w:rPr>
          <w:t>9</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89" w:history="1">
        <w:r w:rsidR="00236A63" w:rsidRPr="00797F89">
          <w:rPr>
            <w:rStyle w:val="Hyperlink"/>
            <w:noProof/>
          </w:rPr>
          <w:t>Anlage 1</w:t>
        </w:r>
        <w:r w:rsidR="00236A63">
          <w:rPr>
            <w:noProof/>
            <w:webHidden/>
          </w:rPr>
          <w:tab/>
        </w:r>
        <w:r w:rsidR="00BC0629">
          <w:rPr>
            <w:noProof/>
            <w:webHidden/>
          </w:rPr>
          <w:fldChar w:fldCharType="begin"/>
        </w:r>
        <w:r w:rsidR="00236A63">
          <w:rPr>
            <w:noProof/>
            <w:webHidden/>
          </w:rPr>
          <w:instrText xml:space="preserve"> PAGEREF _Toc384027689 \h </w:instrText>
        </w:r>
        <w:r w:rsidR="00BC0629">
          <w:rPr>
            <w:noProof/>
            <w:webHidden/>
          </w:rPr>
        </w:r>
        <w:r w:rsidR="00BC0629">
          <w:rPr>
            <w:noProof/>
            <w:webHidden/>
          </w:rPr>
          <w:fldChar w:fldCharType="separate"/>
        </w:r>
        <w:r w:rsidR="00236A63">
          <w:rPr>
            <w:noProof/>
            <w:webHidden/>
          </w:rPr>
          <w:t>10</w:t>
        </w:r>
        <w:r w:rsidR="00BC0629">
          <w:rPr>
            <w:noProof/>
            <w:webHidden/>
          </w:rPr>
          <w:fldChar w:fldCharType="end"/>
        </w:r>
      </w:hyperlink>
    </w:p>
    <w:p w:rsidR="00236A63" w:rsidRDefault="006B36B6">
      <w:pPr>
        <w:pStyle w:val="Verzeichnis1"/>
        <w:rPr>
          <w:rFonts w:eastAsiaTheme="minorEastAsia"/>
          <w:b w:val="0"/>
          <w:noProof/>
          <w:sz w:val="22"/>
          <w:lang w:eastAsia="de-DE"/>
        </w:rPr>
      </w:pPr>
      <w:hyperlink w:anchor="_Toc384027690" w:history="1">
        <w:r w:rsidR="00236A63" w:rsidRPr="00797F89">
          <w:rPr>
            <w:rStyle w:val="Hyperlink"/>
            <w:noProof/>
          </w:rPr>
          <w:t>Anlage 2</w:t>
        </w:r>
        <w:r w:rsidR="00236A63">
          <w:rPr>
            <w:noProof/>
            <w:webHidden/>
          </w:rPr>
          <w:tab/>
        </w:r>
        <w:r w:rsidR="00BC0629">
          <w:rPr>
            <w:noProof/>
            <w:webHidden/>
          </w:rPr>
          <w:fldChar w:fldCharType="begin"/>
        </w:r>
        <w:r w:rsidR="00236A63">
          <w:rPr>
            <w:noProof/>
            <w:webHidden/>
          </w:rPr>
          <w:instrText xml:space="preserve"> PAGEREF _Toc384027690 \h </w:instrText>
        </w:r>
        <w:r w:rsidR="00BC0629">
          <w:rPr>
            <w:noProof/>
            <w:webHidden/>
          </w:rPr>
        </w:r>
        <w:r w:rsidR="00BC0629">
          <w:rPr>
            <w:noProof/>
            <w:webHidden/>
          </w:rPr>
          <w:fldChar w:fldCharType="separate"/>
        </w:r>
        <w:r w:rsidR="00236A63">
          <w:rPr>
            <w:noProof/>
            <w:webHidden/>
          </w:rPr>
          <w:t>11</w:t>
        </w:r>
        <w:r w:rsidR="00BC0629">
          <w:rPr>
            <w:noProof/>
            <w:webHidden/>
          </w:rPr>
          <w:fldChar w:fldCharType="end"/>
        </w:r>
      </w:hyperlink>
    </w:p>
    <w:p w:rsidR="00F26039" w:rsidRDefault="00BC0629" w:rsidP="00F26039">
      <w:r>
        <w:fldChar w:fldCharType="end"/>
      </w:r>
    </w:p>
    <w:p w:rsidR="007337D4" w:rsidRDefault="007337D4" w:rsidP="00F26039">
      <w:pPr>
        <w:sectPr w:rsidR="007337D4" w:rsidSect="00BD49CC">
          <w:footerReference w:type="default" r:id="rId21"/>
          <w:pgSz w:w="11906" w:h="16838"/>
          <w:pgMar w:top="1134" w:right="851" w:bottom="1985" w:left="1701" w:header="709" w:footer="709" w:gutter="0"/>
          <w:pgNumType w:fmt="upperRoman"/>
          <w:cols w:space="708"/>
          <w:docGrid w:linePitch="360"/>
        </w:sectPr>
      </w:pPr>
    </w:p>
    <w:p w:rsidR="007337D4" w:rsidRDefault="007337D4" w:rsidP="007337D4">
      <w:pPr>
        <w:pStyle w:val="Verzeichnisberschrift"/>
      </w:pPr>
      <w:r>
        <w:lastRenderedPageBreak/>
        <w:t>Abbildungsverzeichnis</w:t>
      </w:r>
    </w:p>
    <w:p w:rsidR="007B4225" w:rsidRDefault="00BC0629">
      <w:pPr>
        <w:pStyle w:val="Abbildungsverzeichnis"/>
        <w:tabs>
          <w:tab w:val="right" w:leader="dot" w:pos="9344"/>
        </w:tabs>
        <w:rPr>
          <w:rFonts w:eastAsiaTheme="minorEastAsia"/>
          <w:noProof/>
          <w:sz w:val="22"/>
          <w:lang w:eastAsia="de-DE"/>
        </w:rPr>
      </w:pPr>
      <w:r>
        <w:fldChar w:fldCharType="begin"/>
      </w:r>
      <w:r w:rsidR="007337D4">
        <w:instrText xml:space="preserve"> TOC \h \z \c "Abbildung" </w:instrText>
      </w:r>
      <w:r>
        <w:fldChar w:fldCharType="separate"/>
      </w:r>
      <w:hyperlink w:anchor="_Toc177955551" w:history="1">
        <w:r w:rsidR="007B4225" w:rsidRPr="0088600D">
          <w:rPr>
            <w:rStyle w:val="Hyperlink"/>
            <w:noProof/>
          </w:rPr>
          <w:t>Abbildung 1:Vorgehen nach (1)</w:t>
        </w:r>
        <w:r w:rsidR="007B4225">
          <w:rPr>
            <w:noProof/>
            <w:webHidden/>
          </w:rPr>
          <w:tab/>
        </w:r>
        <w:r>
          <w:rPr>
            <w:noProof/>
            <w:webHidden/>
          </w:rPr>
          <w:fldChar w:fldCharType="begin"/>
        </w:r>
        <w:r w:rsidR="007B4225">
          <w:rPr>
            <w:noProof/>
            <w:webHidden/>
          </w:rPr>
          <w:instrText xml:space="preserve"> PAGEREF _Toc177955551 \h </w:instrText>
        </w:r>
        <w:r>
          <w:rPr>
            <w:noProof/>
            <w:webHidden/>
          </w:rPr>
        </w:r>
        <w:r>
          <w:rPr>
            <w:noProof/>
            <w:webHidden/>
          </w:rPr>
          <w:fldChar w:fldCharType="separate"/>
        </w:r>
        <w:r w:rsidR="00236A63">
          <w:rPr>
            <w:noProof/>
            <w:webHidden/>
          </w:rPr>
          <w:t>2</w:t>
        </w:r>
        <w:r>
          <w:rPr>
            <w:noProof/>
            <w:webHidden/>
          </w:rPr>
          <w:fldChar w:fldCharType="end"/>
        </w:r>
      </w:hyperlink>
    </w:p>
    <w:p w:rsidR="007337D4" w:rsidRDefault="00BC0629" w:rsidP="00F26039">
      <w:r>
        <w:fldChar w:fldCharType="end"/>
      </w:r>
    </w:p>
    <w:p w:rsidR="007337D4" w:rsidRDefault="007337D4" w:rsidP="00F26039"/>
    <w:p w:rsidR="007337D4" w:rsidRDefault="007337D4" w:rsidP="00F26039">
      <w:pPr>
        <w:sectPr w:rsidR="007337D4" w:rsidSect="00BD49CC">
          <w:pgSz w:w="11906" w:h="16838"/>
          <w:pgMar w:top="1134" w:right="851" w:bottom="1985" w:left="1701" w:header="709" w:footer="709" w:gutter="0"/>
          <w:pgNumType w:fmt="upperRoman"/>
          <w:cols w:space="708"/>
          <w:docGrid w:linePitch="360"/>
        </w:sectPr>
      </w:pPr>
    </w:p>
    <w:p w:rsidR="007337D4" w:rsidRDefault="007337D4" w:rsidP="007337D4">
      <w:pPr>
        <w:pStyle w:val="Verzeichnisberschrift"/>
      </w:pPr>
      <w:r>
        <w:lastRenderedPageBreak/>
        <w:t>Tabellenverzeichnis</w:t>
      </w:r>
    </w:p>
    <w:p w:rsidR="007B4225" w:rsidRDefault="00BC0629">
      <w:pPr>
        <w:pStyle w:val="Abbildungsverzeichnis"/>
        <w:tabs>
          <w:tab w:val="right" w:leader="dot" w:pos="9344"/>
        </w:tabs>
        <w:rPr>
          <w:rFonts w:eastAsiaTheme="minorEastAsia"/>
          <w:noProof/>
          <w:sz w:val="22"/>
          <w:lang w:eastAsia="de-DE"/>
        </w:rPr>
      </w:pPr>
      <w:r>
        <w:fldChar w:fldCharType="begin"/>
      </w:r>
      <w:r w:rsidR="007337D4">
        <w:instrText xml:space="preserve"> TOC \h \z \c "Tabelle" </w:instrText>
      </w:r>
      <w:r>
        <w:fldChar w:fldCharType="separate"/>
      </w:r>
      <w:hyperlink w:anchor="_Toc177955558" w:history="1">
        <w:r w:rsidR="007B4225" w:rsidRPr="00D64D94">
          <w:rPr>
            <w:rStyle w:val="Hyperlink"/>
            <w:noProof/>
          </w:rPr>
          <w:t>Tabelle 1: Testtabelle</w:t>
        </w:r>
        <w:r w:rsidR="007B4225">
          <w:rPr>
            <w:noProof/>
            <w:webHidden/>
          </w:rPr>
          <w:tab/>
        </w:r>
        <w:r>
          <w:rPr>
            <w:noProof/>
            <w:webHidden/>
          </w:rPr>
          <w:fldChar w:fldCharType="begin"/>
        </w:r>
        <w:r w:rsidR="007B4225">
          <w:rPr>
            <w:noProof/>
            <w:webHidden/>
          </w:rPr>
          <w:instrText xml:space="preserve"> PAGEREF _Toc177955558 \h </w:instrText>
        </w:r>
        <w:r>
          <w:rPr>
            <w:noProof/>
            <w:webHidden/>
          </w:rPr>
        </w:r>
        <w:r>
          <w:rPr>
            <w:noProof/>
            <w:webHidden/>
          </w:rPr>
          <w:fldChar w:fldCharType="separate"/>
        </w:r>
        <w:r w:rsidR="00236A63">
          <w:rPr>
            <w:noProof/>
            <w:webHidden/>
          </w:rPr>
          <w:t>3</w:t>
        </w:r>
        <w:r>
          <w:rPr>
            <w:noProof/>
            <w:webHidden/>
          </w:rPr>
          <w:fldChar w:fldCharType="end"/>
        </w:r>
      </w:hyperlink>
    </w:p>
    <w:p w:rsidR="007337D4" w:rsidRDefault="00BC0629" w:rsidP="00F26039">
      <w:pPr>
        <w:sectPr w:rsidR="007337D4" w:rsidSect="00BD49CC">
          <w:pgSz w:w="11906" w:h="16838"/>
          <w:pgMar w:top="1134" w:right="851" w:bottom="1985" w:left="1701" w:header="709" w:footer="709" w:gutter="0"/>
          <w:pgNumType w:fmt="upperRoman"/>
          <w:cols w:space="708"/>
          <w:docGrid w:linePitch="360"/>
        </w:sectPr>
      </w:pPr>
      <w:r>
        <w:fldChar w:fldCharType="end"/>
      </w:r>
    </w:p>
    <w:p w:rsidR="007337D4" w:rsidRDefault="00E2550E" w:rsidP="00E2550E">
      <w:pPr>
        <w:pStyle w:val="Verzeichnisberschrift"/>
      </w:pPr>
      <w:r>
        <w:lastRenderedPageBreak/>
        <w:t>Abkürzungsverzeichnis</w:t>
      </w:r>
    </w:p>
    <w:p w:rsidR="00E2550E" w:rsidRDefault="00E2550E" w:rsidP="00F26039"/>
    <w:p w:rsidR="00E2550E" w:rsidRDefault="00E2550E" w:rsidP="00F26039">
      <w:pPr>
        <w:sectPr w:rsidR="00E2550E" w:rsidSect="00BD49CC">
          <w:pgSz w:w="11906" w:h="16838"/>
          <w:pgMar w:top="1134" w:right="851" w:bottom="1985" w:left="1701" w:header="709" w:footer="709" w:gutter="0"/>
          <w:pgNumType w:fmt="upperRoman"/>
          <w:cols w:space="708"/>
          <w:docGrid w:linePitch="360"/>
        </w:sectPr>
      </w:pPr>
    </w:p>
    <w:p w:rsidR="00F26039" w:rsidRDefault="00F26039" w:rsidP="004F7461">
      <w:pPr>
        <w:pStyle w:val="berschrift1"/>
        <w:ind w:left="432" w:hanging="432"/>
      </w:pPr>
      <w:bookmarkStart w:id="0" w:name="_Toc384027667"/>
      <w:r>
        <w:lastRenderedPageBreak/>
        <w:t>Einleitung</w:t>
      </w:r>
      <w:bookmarkEnd w:id="0"/>
    </w:p>
    <w:p w:rsidR="00C77BD3" w:rsidRDefault="00C77BD3" w:rsidP="00E2550E"/>
    <w:p w:rsidR="00005733" w:rsidRDefault="00005733">
      <w:pPr>
        <w:rPr>
          <w:rFonts w:asciiTheme="minorHAnsi" w:eastAsiaTheme="majorEastAsia" w:hAnsiTheme="minorHAnsi" w:cstheme="majorBidi"/>
          <w:b/>
          <w:bCs/>
          <w:sz w:val="32"/>
          <w:szCs w:val="26"/>
        </w:rPr>
      </w:pPr>
      <w:bookmarkStart w:id="1" w:name="_Toc384027668"/>
      <w:r>
        <w:br w:type="page"/>
      </w:r>
    </w:p>
    <w:p w:rsidR="00E2550E" w:rsidRDefault="00E2550E" w:rsidP="00E2550E">
      <w:pPr>
        <w:pStyle w:val="berschrift2"/>
      </w:pPr>
      <w:r>
        <w:lastRenderedPageBreak/>
        <w:t>Motivation</w:t>
      </w:r>
      <w:bookmarkEnd w:id="1"/>
    </w:p>
    <w:p w:rsidR="00D459C3" w:rsidRPr="00D459C3" w:rsidRDefault="00D459C3" w:rsidP="00D459C3"/>
    <w:p w:rsidR="00005733" w:rsidRDefault="00005733">
      <w:r>
        <w:br w:type="page"/>
      </w:r>
    </w:p>
    <w:p w:rsidR="00005733" w:rsidRDefault="00005733" w:rsidP="00E2550E"/>
    <w:p w:rsidR="00B455C6" w:rsidRDefault="00E2550E" w:rsidP="00B455C6">
      <w:pPr>
        <w:pStyle w:val="berschrift2"/>
      </w:pPr>
      <w:bookmarkStart w:id="2" w:name="_Toc384027669"/>
      <w:r>
        <w:t>Problemstellung und -abgrenzung</w:t>
      </w:r>
      <w:bookmarkEnd w:id="2"/>
    </w:p>
    <w:p w:rsidR="000C4617" w:rsidRPr="000C4617" w:rsidRDefault="000C4617" w:rsidP="000C4617"/>
    <w:p w:rsidR="00E2550E" w:rsidRDefault="00E2550E" w:rsidP="00E2550E">
      <w:pPr>
        <w:pStyle w:val="berschrift2"/>
      </w:pPr>
      <w:bookmarkStart w:id="3" w:name="_Toc384027670"/>
      <w:r>
        <w:t>Ziel der Arbeit</w:t>
      </w:r>
      <w:bookmarkEnd w:id="3"/>
    </w:p>
    <w:p w:rsidR="00B455C6" w:rsidRDefault="00B455C6" w:rsidP="00E2550E"/>
    <w:p w:rsidR="00E2550E" w:rsidRDefault="00E2550E" w:rsidP="00E2550E">
      <w:pPr>
        <w:pStyle w:val="berschrift2"/>
      </w:pPr>
      <w:bookmarkStart w:id="4" w:name="_Toc384027671"/>
      <w:r>
        <w:t>Vorgehen</w:t>
      </w:r>
      <w:bookmarkEnd w:id="4"/>
    </w:p>
    <w:p w:rsidR="004F0731" w:rsidRDefault="00E10DFC" w:rsidP="004F0731">
      <w:pPr>
        <w:pStyle w:val="berschrift1"/>
      </w:pPr>
      <w:bookmarkStart w:id="5" w:name="_Toc384027679"/>
      <w:r>
        <w:lastRenderedPageBreak/>
        <w:t>Problema</w:t>
      </w:r>
      <w:r w:rsidR="00081981">
        <w:t>nalyse</w:t>
      </w:r>
      <w:bookmarkEnd w:id="5"/>
    </w:p>
    <w:p w:rsidR="00081981" w:rsidRDefault="00081981" w:rsidP="004F0731">
      <w:pPr>
        <w:rPr>
          <w:rFonts w:ascii="Cambria" w:eastAsia="Calibri" w:hAnsi="Cambria" w:cs="Times New Roman"/>
        </w:rPr>
      </w:pPr>
      <w:r>
        <w:rPr>
          <w:rFonts w:ascii="Cambria" w:eastAsia="Calibri" w:hAnsi="Cambria" w:cs="Times New Roman"/>
        </w:rPr>
        <w:t xml:space="preserve">In diesem Kapitel wird das zu lösende Problem zunächst analysiert und eventuell eingegrenzt. </w:t>
      </w:r>
    </w:p>
    <w:p w:rsidR="004F0731" w:rsidRDefault="004F0731" w:rsidP="004F0731">
      <w:r>
        <w:rPr>
          <w:rFonts w:ascii="Cambria" w:eastAsia="Calibri" w:hAnsi="Cambria" w:cs="Times New Roman"/>
        </w:rPr>
        <w:t xml:space="preserve">Für die Gestaltung des Hauptteils sind in Abhängigkeit von der Aufgabenstellung unterschiedliche Ausformungen möglich. In den Richtlinien zu Studien- und Diplomarbeiten finden </w:t>
      </w:r>
      <w:r w:rsidR="0028233F">
        <w:rPr>
          <w:rFonts w:ascii="Cambria" w:eastAsia="Calibri" w:hAnsi="Cambria" w:cs="Times New Roman"/>
        </w:rPr>
        <w:t>s</w:t>
      </w:r>
      <w:r>
        <w:rPr>
          <w:rFonts w:ascii="Cambria" w:eastAsia="Calibri" w:hAnsi="Cambria" w:cs="Times New Roman"/>
        </w:rPr>
        <w:t>ich hierzu Erläuterungen.</w:t>
      </w:r>
    </w:p>
    <w:p w:rsidR="004F0731" w:rsidRDefault="00E10DFC" w:rsidP="004F0731">
      <w:pPr>
        <w:pStyle w:val="berschrift1"/>
      </w:pPr>
      <w:r>
        <w:lastRenderedPageBreak/>
        <w:t>Lösungskonzept</w:t>
      </w:r>
    </w:p>
    <w:p w:rsidR="004F0731" w:rsidRDefault="00081981" w:rsidP="004F0731">
      <w:r>
        <w:t>Basierend auf der im vorangegangenen Kapitel durchgeführten Analyse wird ein Lösungskonzept entwickelt. Dieses Lösungskonzept kann mehrere Teilbereiche umfassen. Ein typischer Bestandteil des Konzeptionskapitels sind Klassen-, Prozessdiagramme usw.</w:t>
      </w:r>
    </w:p>
    <w:p w:rsidR="004F0731" w:rsidRDefault="00E10DFC" w:rsidP="004F0731">
      <w:pPr>
        <w:pStyle w:val="berschrift1"/>
      </w:pPr>
      <w:r>
        <w:lastRenderedPageBreak/>
        <w:t xml:space="preserve">Implementierung </w:t>
      </w:r>
    </w:p>
    <w:p w:rsidR="004F0731" w:rsidRPr="004F0731" w:rsidRDefault="00081981" w:rsidP="004F0731">
      <w:r>
        <w:t xml:space="preserve">Das im 4. Kapitel entwickelte Lösungskonzept wird in diesem Kapitel umgesetzt. Dies bedeutet bspw. dass die im vorangegangenen Kapitel entworfenen Klassen- und Prozessdiagramme softwaretechnisch umgesetzt werden. </w:t>
      </w:r>
    </w:p>
    <w:p w:rsidR="00F26039" w:rsidRDefault="004F0731" w:rsidP="004F0731">
      <w:pPr>
        <w:pStyle w:val="berschrift1"/>
      </w:pPr>
      <w:bookmarkStart w:id="6" w:name="_Toc384027682"/>
      <w:r>
        <w:lastRenderedPageBreak/>
        <w:t>Evaluierung</w:t>
      </w:r>
      <w:bookmarkEnd w:id="6"/>
    </w:p>
    <w:p w:rsidR="004F0731" w:rsidRPr="001E4C05" w:rsidRDefault="004F0731" w:rsidP="004F0731">
      <w:pPr>
        <w:rPr>
          <w:rFonts w:ascii="Cambria" w:eastAsia="Calibri" w:hAnsi="Cambria" w:cs="Times New Roman"/>
        </w:rPr>
      </w:pPr>
      <w:r>
        <w:rPr>
          <w:rFonts w:ascii="Cambria" w:eastAsia="Calibri" w:hAnsi="Cambria" w:cs="Times New Roman"/>
        </w:rPr>
        <w:t>Aufgabe des Kapitels Evaluierung ist es, aufzuzeigen in wie weit die Ziele der Arbeit erreicht wurden. Es sollen also die erreichten Arbeitsergebnisse mit den Zielen verglichen werden. Ergebnis der Evaluierung kann auch sein, das bestimmte Ziele nicht erreicht werden konnten, wobei die Ursachen hierfür auch außerhalb des Verantwortungsbereichs des Autors liegen können.</w:t>
      </w:r>
    </w:p>
    <w:p w:rsidR="004F0731" w:rsidRDefault="004F0731" w:rsidP="004F0731"/>
    <w:p w:rsidR="004F0731" w:rsidRPr="004F0731" w:rsidRDefault="004F0731" w:rsidP="004F0731">
      <w:pPr>
        <w:pStyle w:val="berschrift1"/>
      </w:pPr>
      <w:bookmarkStart w:id="7" w:name="_Toc384027683"/>
      <w:r>
        <w:lastRenderedPageBreak/>
        <w:t>Zusammenfassung und Ausblick</w:t>
      </w:r>
      <w:bookmarkEnd w:id="7"/>
    </w:p>
    <w:p w:rsidR="004F0731" w:rsidRDefault="004F0731" w:rsidP="004F0731">
      <w:pPr>
        <w:pStyle w:val="berschrift2"/>
      </w:pPr>
      <w:bookmarkStart w:id="8" w:name="_Toc384027684"/>
      <w:r>
        <w:t>Erreichte Ergebnisse</w:t>
      </w:r>
      <w:bookmarkEnd w:id="8"/>
    </w:p>
    <w:p w:rsidR="004F0731" w:rsidRDefault="004F0731" w:rsidP="004F0731">
      <w:r>
        <w:t>Die Zusammenfassung dient dazu, die wesentlichen Ergebnisse der Arbeit und vor allem die entwickelte Problemlösung und den erreichten Fortschritt darzustellen. (Sie haben Ihr Ziel erreicht und dies nachgewiesen).</w:t>
      </w:r>
    </w:p>
    <w:p w:rsidR="004F0731" w:rsidRDefault="004F0731" w:rsidP="004F0731">
      <w:pPr>
        <w:pStyle w:val="berschrift2"/>
      </w:pPr>
      <w:bookmarkStart w:id="9" w:name="_Toc384027685"/>
      <w:r>
        <w:t>Ausblick</w:t>
      </w:r>
      <w:bookmarkEnd w:id="9"/>
    </w:p>
    <w:p w:rsidR="004F0731" w:rsidRDefault="004F0731" w:rsidP="004F0731">
      <w:r>
        <w:t>Im Ausblick werden Ideen für die Weiterentwicklung der erstellten Lösung aufge</w:t>
      </w:r>
      <w:r w:rsidR="002119EF">
        <w:t>zeigt. Der Aus</w:t>
      </w:r>
      <w:r>
        <w:t>blick sollte daher zeigen, dass die Ergebnisse der Arbeit nicht nur</w:t>
      </w:r>
      <w:r w:rsidR="006B24B7">
        <w:t xml:space="preserve"> für die in der Arbeit identifi</w:t>
      </w:r>
      <w:r>
        <w:t>zierten Problemstellungen verwendbar sind, sondern darüber hinaus erweitert sowie auf andere Probleme übertragen werden können.</w:t>
      </w:r>
    </w:p>
    <w:p w:rsidR="004F0731" w:rsidRDefault="004F0731" w:rsidP="004F0731">
      <w:pPr>
        <w:pStyle w:val="berschrift3"/>
      </w:pPr>
      <w:bookmarkStart w:id="10" w:name="_Toc384027686"/>
      <w:r>
        <w:t>Erweiterbarkeit der Ergebnisse</w:t>
      </w:r>
      <w:bookmarkEnd w:id="10"/>
    </w:p>
    <w:p w:rsidR="00957861" w:rsidRDefault="004F0731" w:rsidP="00957861">
      <w:pPr>
        <w:pStyle w:val="berschrift3"/>
      </w:pPr>
      <w:bookmarkStart w:id="11" w:name="_Toc384027687"/>
      <w:r>
        <w:t>Übertragbarkeit der Ergebnisse</w:t>
      </w:r>
      <w:bookmarkEnd w:id="11"/>
    </w:p>
    <w:p w:rsidR="00C57A86" w:rsidRDefault="00C57A86" w:rsidP="00C57A86"/>
    <w:p w:rsidR="00C57A86" w:rsidRDefault="00C57A86" w:rsidP="00C57A86">
      <w:pPr>
        <w:pStyle w:val="berschrift1"/>
      </w:pPr>
      <w:bookmarkStart w:id="12" w:name="_Toc384027688"/>
      <w:r>
        <w:lastRenderedPageBreak/>
        <w:t>Literaturverzeichnis</w:t>
      </w:r>
      <w:bookmarkEnd w:id="12"/>
    </w:p>
    <w:p w:rsidR="00C710D9" w:rsidRPr="00C710D9" w:rsidRDefault="00BC0629" w:rsidP="001402FA">
      <w:pPr>
        <w:pStyle w:val="Literaturverzeichnis"/>
        <w:rPr>
          <w:rFonts w:ascii="Times New Roman" w:hAnsi="Times New Roman" w:cs="Times New Roman"/>
          <w:lang w:val="en-US"/>
        </w:rPr>
      </w:pPr>
      <w:r>
        <w:fldChar w:fldCharType="begin"/>
      </w:r>
      <w:r w:rsidR="00C710D9" w:rsidRPr="00C710D9">
        <w:instrText xml:space="preserve"> ADDIN ZOTERO_BIBL {"custom":[]} CSL_BIBLIOGRAPHY </w:instrText>
      </w:r>
      <w:r>
        <w:fldChar w:fldCharType="separate"/>
      </w:r>
      <w:bookmarkStart w:id="13" w:name="_GoBack"/>
      <w:bookmarkEnd w:id="13"/>
    </w:p>
    <w:p w:rsidR="00C57A86" w:rsidRPr="0028233F" w:rsidRDefault="00BC0629" w:rsidP="0028233F">
      <w:pPr>
        <w:widowControl w:val="0"/>
        <w:autoSpaceDE w:val="0"/>
        <w:autoSpaceDN w:val="0"/>
        <w:adjustRightInd w:val="0"/>
        <w:spacing w:after="0" w:line="240" w:lineRule="auto"/>
        <w:rPr>
          <w:lang w:val="en-GB"/>
        </w:rPr>
      </w:pPr>
      <w:r>
        <w:rPr>
          <w:rFonts w:ascii="Times New Roman" w:hAnsi="Times New Roman" w:cs="Times New Roman"/>
          <w:szCs w:val="24"/>
        </w:rPr>
        <w:fldChar w:fldCharType="end"/>
      </w:r>
    </w:p>
    <w:p w:rsidR="00B771BE" w:rsidRPr="0028233F" w:rsidRDefault="00B771BE">
      <w:pPr>
        <w:rPr>
          <w:lang w:val="en-GB"/>
        </w:rPr>
      </w:pPr>
      <w:r w:rsidRPr="0028233F">
        <w:rPr>
          <w:lang w:val="en-GB"/>
        </w:rPr>
        <w:br w:type="page"/>
      </w:r>
    </w:p>
    <w:p w:rsidR="00FD344B" w:rsidRDefault="00B771BE" w:rsidP="00B771BE">
      <w:pPr>
        <w:pStyle w:val="Anlage"/>
      </w:pPr>
      <w:bookmarkStart w:id="14" w:name="_Toc384027689"/>
      <w:r>
        <w:lastRenderedPageBreak/>
        <w:t>Anlage 1</w:t>
      </w:r>
      <w:bookmarkEnd w:id="14"/>
    </w:p>
    <w:p w:rsidR="00B771BE" w:rsidRPr="00B771BE" w:rsidRDefault="00B771BE" w:rsidP="00B771BE">
      <w:pPr>
        <w:pStyle w:val="Anlage"/>
      </w:pPr>
      <w:bookmarkStart w:id="15" w:name="_Toc384027690"/>
      <w:r>
        <w:lastRenderedPageBreak/>
        <w:t>Anlage 2</w:t>
      </w:r>
      <w:bookmarkEnd w:id="15"/>
    </w:p>
    <w:sectPr w:rsidR="00B771BE" w:rsidRPr="00B771BE" w:rsidSect="00B771BE">
      <w:pgSz w:w="11906" w:h="16838"/>
      <w:pgMar w:top="1134" w:right="851" w:bottom="1985"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36B6" w:rsidRDefault="006B36B6" w:rsidP="00BD49CC">
      <w:pPr>
        <w:spacing w:after="0" w:line="240" w:lineRule="auto"/>
      </w:pPr>
      <w:r>
        <w:separator/>
      </w:r>
    </w:p>
  </w:endnote>
  <w:endnote w:type="continuationSeparator" w:id="0">
    <w:p w:rsidR="006B36B6" w:rsidRDefault="006B36B6" w:rsidP="00BD49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1981" w:rsidRDefault="00BC0629" w:rsidP="00BD49CC">
    <w:pPr>
      <w:pStyle w:val="Fuzeile"/>
      <w:jc w:val="right"/>
    </w:pPr>
    <w:r>
      <w:fldChar w:fldCharType="begin"/>
    </w:r>
    <w:r w:rsidR="00081981">
      <w:instrText xml:space="preserve"> PAGE   \* MERGEFORMAT </w:instrText>
    </w:r>
    <w:r>
      <w:fldChar w:fldCharType="separate"/>
    </w:r>
    <w:r w:rsidR="001402FA">
      <w:rPr>
        <w:noProof/>
      </w:rPr>
      <w:t>I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1981" w:rsidRDefault="00BC0629" w:rsidP="00BD49CC">
    <w:pPr>
      <w:pStyle w:val="Fuzeile"/>
      <w:jc w:val="right"/>
    </w:pPr>
    <w:r>
      <w:fldChar w:fldCharType="begin"/>
    </w:r>
    <w:r w:rsidR="00081981">
      <w:instrText xml:space="preserve"> PAGE   \* MERGEFORMAT </w:instrText>
    </w:r>
    <w:r>
      <w:fldChar w:fldCharType="separate"/>
    </w:r>
    <w:r w:rsidR="001402FA">
      <w:rPr>
        <w:noProof/>
      </w:rPr>
      <w:t>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36B6" w:rsidRDefault="006B36B6" w:rsidP="00BD49CC">
      <w:pPr>
        <w:spacing w:after="0" w:line="240" w:lineRule="auto"/>
      </w:pPr>
      <w:r>
        <w:separator/>
      </w:r>
    </w:p>
  </w:footnote>
  <w:footnote w:type="continuationSeparator" w:id="0">
    <w:p w:rsidR="006B36B6" w:rsidRDefault="006B36B6" w:rsidP="00BD49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673F3C"/>
    <w:multiLevelType w:val="multilevel"/>
    <w:tmpl w:val="66FC4F5C"/>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isLgl/>
      <w:lvlText w:val="%1.%2.%3"/>
      <w:lvlJc w:val="left"/>
      <w:pPr>
        <w:tabs>
          <w:tab w:val="num" w:pos="144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 w15:restartNumberingAfterBreak="0">
    <w:nsid w:val="71CB3850"/>
    <w:multiLevelType w:val="hybridMultilevel"/>
    <w:tmpl w:val="E4A04A90"/>
    <w:lvl w:ilvl="0" w:tplc="F9DCFB7A">
      <w:start w:val="1"/>
      <w:numFmt w:val="decimal"/>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DIxMzGxNDExMjUwsTRS0lEKTi0uzszPAykwqgUADsJJziwAAAA="/>
  </w:docVars>
  <w:rsids>
    <w:rsidRoot w:val="00D95EA4"/>
    <w:rsid w:val="00001596"/>
    <w:rsid w:val="00005733"/>
    <w:rsid w:val="00012685"/>
    <w:rsid w:val="00016D5E"/>
    <w:rsid w:val="00020633"/>
    <w:rsid w:val="00023375"/>
    <w:rsid w:val="00023902"/>
    <w:rsid w:val="0002658F"/>
    <w:rsid w:val="00040377"/>
    <w:rsid w:val="00040E25"/>
    <w:rsid w:val="0004245F"/>
    <w:rsid w:val="00053E1B"/>
    <w:rsid w:val="00054FDA"/>
    <w:rsid w:val="00057F5F"/>
    <w:rsid w:val="00066644"/>
    <w:rsid w:val="00067C0B"/>
    <w:rsid w:val="0007128C"/>
    <w:rsid w:val="00076700"/>
    <w:rsid w:val="00077C20"/>
    <w:rsid w:val="00080749"/>
    <w:rsid w:val="00081981"/>
    <w:rsid w:val="0008439A"/>
    <w:rsid w:val="000905E5"/>
    <w:rsid w:val="00090A6F"/>
    <w:rsid w:val="00092FFB"/>
    <w:rsid w:val="00097CB8"/>
    <w:rsid w:val="000A1F10"/>
    <w:rsid w:val="000A33E1"/>
    <w:rsid w:val="000A4C6D"/>
    <w:rsid w:val="000A615D"/>
    <w:rsid w:val="000A672C"/>
    <w:rsid w:val="000A679C"/>
    <w:rsid w:val="000A7769"/>
    <w:rsid w:val="000B3638"/>
    <w:rsid w:val="000B3645"/>
    <w:rsid w:val="000C4617"/>
    <w:rsid w:val="000C4DBC"/>
    <w:rsid w:val="000C5FA0"/>
    <w:rsid w:val="000C698B"/>
    <w:rsid w:val="000C6F41"/>
    <w:rsid w:val="000D1757"/>
    <w:rsid w:val="000D6ECF"/>
    <w:rsid w:val="000E2977"/>
    <w:rsid w:val="000F4949"/>
    <w:rsid w:val="00101DE7"/>
    <w:rsid w:val="0010318D"/>
    <w:rsid w:val="00104144"/>
    <w:rsid w:val="00123600"/>
    <w:rsid w:val="00123810"/>
    <w:rsid w:val="001269CC"/>
    <w:rsid w:val="001402FA"/>
    <w:rsid w:val="00142869"/>
    <w:rsid w:val="0014358F"/>
    <w:rsid w:val="00146AC4"/>
    <w:rsid w:val="00160142"/>
    <w:rsid w:val="00160750"/>
    <w:rsid w:val="00162393"/>
    <w:rsid w:val="00164CFE"/>
    <w:rsid w:val="00164F2D"/>
    <w:rsid w:val="00170BA7"/>
    <w:rsid w:val="0017469F"/>
    <w:rsid w:val="00174DE6"/>
    <w:rsid w:val="00175344"/>
    <w:rsid w:val="001758DC"/>
    <w:rsid w:val="00175FC3"/>
    <w:rsid w:val="00183FE8"/>
    <w:rsid w:val="0019119A"/>
    <w:rsid w:val="00191A15"/>
    <w:rsid w:val="00192093"/>
    <w:rsid w:val="00194CD0"/>
    <w:rsid w:val="00195505"/>
    <w:rsid w:val="001B047C"/>
    <w:rsid w:val="001B5921"/>
    <w:rsid w:val="001C0103"/>
    <w:rsid w:val="001C0B44"/>
    <w:rsid w:val="001C1226"/>
    <w:rsid w:val="001E26AF"/>
    <w:rsid w:val="001E285B"/>
    <w:rsid w:val="001E5F82"/>
    <w:rsid w:val="001E7B46"/>
    <w:rsid w:val="001F07D0"/>
    <w:rsid w:val="001F1A66"/>
    <w:rsid w:val="001F2CF9"/>
    <w:rsid w:val="001F32DC"/>
    <w:rsid w:val="001F594D"/>
    <w:rsid w:val="00203D09"/>
    <w:rsid w:val="00211467"/>
    <w:rsid w:val="002119EF"/>
    <w:rsid w:val="00215B25"/>
    <w:rsid w:val="002203E3"/>
    <w:rsid w:val="00220F9E"/>
    <w:rsid w:val="00224CAD"/>
    <w:rsid w:val="002254BB"/>
    <w:rsid w:val="00236A63"/>
    <w:rsid w:val="00246578"/>
    <w:rsid w:val="00250661"/>
    <w:rsid w:val="00250893"/>
    <w:rsid w:val="002700B8"/>
    <w:rsid w:val="00280132"/>
    <w:rsid w:val="0028233F"/>
    <w:rsid w:val="00282C8E"/>
    <w:rsid w:val="00283D02"/>
    <w:rsid w:val="00294163"/>
    <w:rsid w:val="00294C44"/>
    <w:rsid w:val="00296E9C"/>
    <w:rsid w:val="002A367D"/>
    <w:rsid w:val="002A3AF7"/>
    <w:rsid w:val="002A3F3B"/>
    <w:rsid w:val="002A6292"/>
    <w:rsid w:val="002B0E88"/>
    <w:rsid w:val="002B2681"/>
    <w:rsid w:val="002B3E27"/>
    <w:rsid w:val="002C45B0"/>
    <w:rsid w:val="002C49D4"/>
    <w:rsid w:val="002D1CBA"/>
    <w:rsid w:val="002D48EA"/>
    <w:rsid w:val="002D5E07"/>
    <w:rsid w:val="002D6317"/>
    <w:rsid w:val="002D6920"/>
    <w:rsid w:val="002E6704"/>
    <w:rsid w:val="002E68F2"/>
    <w:rsid w:val="002F0FA8"/>
    <w:rsid w:val="002F3B2F"/>
    <w:rsid w:val="00311166"/>
    <w:rsid w:val="003134E5"/>
    <w:rsid w:val="00317A07"/>
    <w:rsid w:val="00317EBC"/>
    <w:rsid w:val="003242D7"/>
    <w:rsid w:val="0032797C"/>
    <w:rsid w:val="00333C92"/>
    <w:rsid w:val="00334097"/>
    <w:rsid w:val="00334A22"/>
    <w:rsid w:val="0033686C"/>
    <w:rsid w:val="003370F9"/>
    <w:rsid w:val="00340F35"/>
    <w:rsid w:val="0034180B"/>
    <w:rsid w:val="00345752"/>
    <w:rsid w:val="003530E2"/>
    <w:rsid w:val="00354AA7"/>
    <w:rsid w:val="003603D4"/>
    <w:rsid w:val="003614C9"/>
    <w:rsid w:val="003623B7"/>
    <w:rsid w:val="003626CD"/>
    <w:rsid w:val="00363755"/>
    <w:rsid w:val="00365144"/>
    <w:rsid w:val="00367B5F"/>
    <w:rsid w:val="00371C75"/>
    <w:rsid w:val="0037660D"/>
    <w:rsid w:val="003862A1"/>
    <w:rsid w:val="00386DB4"/>
    <w:rsid w:val="00395332"/>
    <w:rsid w:val="00395B28"/>
    <w:rsid w:val="003A2303"/>
    <w:rsid w:val="003A29A7"/>
    <w:rsid w:val="003A7EBB"/>
    <w:rsid w:val="003B419E"/>
    <w:rsid w:val="003B6086"/>
    <w:rsid w:val="003B6690"/>
    <w:rsid w:val="003B670A"/>
    <w:rsid w:val="003B7EEB"/>
    <w:rsid w:val="003C06A6"/>
    <w:rsid w:val="003C15D1"/>
    <w:rsid w:val="003C1BF6"/>
    <w:rsid w:val="003C3A62"/>
    <w:rsid w:val="003C5CA6"/>
    <w:rsid w:val="003E2E4E"/>
    <w:rsid w:val="003E6CF7"/>
    <w:rsid w:val="003F1E43"/>
    <w:rsid w:val="003F79C5"/>
    <w:rsid w:val="00400BED"/>
    <w:rsid w:val="00401FC7"/>
    <w:rsid w:val="0040321B"/>
    <w:rsid w:val="0040644D"/>
    <w:rsid w:val="004068CB"/>
    <w:rsid w:val="004079AE"/>
    <w:rsid w:val="00410DA1"/>
    <w:rsid w:val="004149FB"/>
    <w:rsid w:val="004172F5"/>
    <w:rsid w:val="00420DEC"/>
    <w:rsid w:val="004261C8"/>
    <w:rsid w:val="0042787C"/>
    <w:rsid w:val="004306B8"/>
    <w:rsid w:val="00430965"/>
    <w:rsid w:val="00432FE3"/>
    <w:rsid w:val="00436F87"/>
    <w:rsid w:val="00450F7E"/>
    <w:rsid w:val="00454072"/>
    <w:rsid w:val="00454EF4"/>
    <w:rsid w:val="00462917"/>
    <w:rsid w:val="00466D09"/>
    <w:rsid w:val="00472BF7"/>
    <w:rsid w:val="00473BE5"/>
    <w:rsid w:val="00474014"/>
    <w:rsid w:val="0047643B"/>
    <w:rsid w:val="00477186"/>
    <w:rsid w:val="00480800"/>
    <w:rsid w:val="00482327"/>
    <w:rsid w:val="00485710"/>
    <w:rsid w:val="00495976"/>
    <w:rsid w:val="004A6013"/>
    <w:rsid w:val="004B38A6"/>
    <w:rsid w:val="004C033A"/>
    <w:rsid w:val="004C26DE"/>
    <w:rsid w:val="004C6EC7"/>
    <w:rsid w:val="004D553F"/>
    <w:rsid w:val="004D5746"/>
    <w:rsid w:val="004E072C"/>
    <w:rsid w:val="004E6A6C"/>
    <w:rsid w:val="004F0581"/>
    <w:rsid w:val="004F0731"/>
    <w:rsid w:val="004F18FE"/>
    <w:rsid w:val="004F7461"/>
    <w:rsid w:val="00503347"/>
    <w:rsid w:val="0050469F"/>
    <w:rsid w:val="005200A6"/>
    <w:rsid w:val="005218D2"/>
    <w:rsid w:val="005238C3"/>
    <w:rsid w:val="0052682E"/>
    <w:rsid w:val="00534177"/>
    <w:rsid w:val="00536E39"/>
    <w:rsid w:val="005527B5"/>
    <w:rsid w:val="00552DF7"/>
    <w:rsid w:val="0055401B"/>
    <w:rsid w:val="0055565F"/>
    <w:rsid w:val="00560CA0"/>
    <w:rsid w:val="00562A90"/>
    <w:rsid w:val="0056413A"/>
    <w:rsid w:val="005642DC"/>
    <w:rsid w:val="00570641"/>
    <w:rsid w:val="00572E35"/>
    <w:rsid w:val="00573539"/>
    <w:rsid w:val="00576914"/>
    <w:rsid w:val="00582DDF"/>
    <w:rsid w:val="005831DB"/>
    <w:rsid w:val="0058467A"/>
    <w:rsid w:val="00591575"/>
    <w:rsid w:val="0059223C"/>
    <w:rsid w:val="00594755"/>
    <w:rsid w:val="00596BAF"/>
    <w:rsid w:val="005A42CA"/>
    <w:rsid w:val="005A6B0D"/>
    <w:rsid w:val="005B7051"/>
    <w:rsid w:val="005C2DC8"/>
    <w:rsid w:val="005D2ACC"/>
    <w:rsid w:val="005E567D"/>
    <w:rsid w:val="005E7E71"/>
    <w:rsid w:val="005F3B9F"/>
    <w:rsid w:val="005F4CAE"/>
    <w:rsid w:val="006038DD"/>
    <w:rsid w:val="00605605"/>
    <w:rsid w:val="00627801"/>
    <w:rsid w:val="006308F4"/>
    <w:rsid w:val="00637F15"/>
    <w:rsid w:val="006431F8"/>
    <w:rsid w:val="00643A02"/>
    <w:rsid w:val="00647A9A"/>
    <w:rsid w:val="00651F7B"/>
    <w:rsid w:val="006540AA"/>
    <w:rsid w:val="00655163"/>
    <w:rsid w:val="00660F54"/>
    <w:rsid w:val="00663F75"/>
    <w:rsid w:val="00672805"/>
    <w:rsid w:val="00675767"/>
    <w:rsid w:val="00675791"/>
    <w:rsid w:val="0068247B"/>
    <w:rsid w:val="006870F4"/>
    <w:rsid w:val="00693917"/>
    <w:rsid w:val="00693F43"/>
    <w:rsid w:val="00694C42"/>
    <w:rsid w:val="00694EA7"/>
    <w:rsid w:val="00695DEF"/>
    <w:rsid w:val="00696BB4"/>
    <w:rsid w:val="00697BC4"/>
    <w:rsid w:val="006A45F2"/>
    <w:rsid w:val="006A526A"/>
    <w:rsid w:val="006B24B7"/>
    <w:rsid w:val="006B36B6"/>
    <w:rsid w:val="006B41DD"/>
    <w:rsid w:val="006C1090"/>
    <w:rsid w:val="006C2B81"/>
    <w:rsid w:val="006C2D33"/>
    <w:rsid w:val="006D11CD"/>
    <w:rsid w:val="006D1C34"/>
    <w:rsid w:val="006D3F81"/>
    <w:rsid w:val="006E0E0A"/>
    <w:rsid w:val="006E7D9F"/>
    <w:rsid w:val="006F1392"/>
    <w:rsid w:val="00703D1D"/>
    <w:rsid w:val="00704F0D"/>
    <w:rsid w:val="00707014"/>
    <w:rsid w:val="007104AF"/>
    <w:rsid w:val="00712F39"/>
    <w:rsid w:val="00714834"/>
    <w:rsid w:val="0071559B"/>
    <w:rsid w:val="00726099"/>
    <w:rsid w:val="00732132"/>
    <w:rsid w:val="007337D4"/>
    <w:rsid w:val="00733F30"/>
    <w:rsid w:val="00736CB4"/>
    <w:rsid w:val="007420BE"/>
    <w:rsid w:val="0074692C"/>
    <w:rsid w:val="00755FE7"/>
    <w:rsid w:val="00756196"/>
    <w:rsid w:val="007717B9"/>
    <w:rsid w:val="00776743"/>
    <w:rsid w:val="0078059E"/>
    <w:rsid w:val="00784A87"/>
    <w:rsid w:val="00787E9C"/>
    <w:rsid w:val="007920B9"/>
    <w:rsid w:val="00796455"/>
    <w:rsid w:val="007A28AE"/>
    <w:rsid w:val="007A42BF"/>
    <w:rsid w:val="007A6BD3"/>
    <w:rsid w:val="007B0837"/>
    <w:rsid w:val="007B1BE6"/>
    <w:rsid w:val="007B4225"/>
    <w:rsid w:val="007B4D81"/>
    <w:rsid w:val="007B50B0"/>
    <w:rsid w:val="007B530B"/>
    <w:rsid w:val="007C1D96"/>
    <w:rsid w:val="007C645C"/>
    <w:rsid w:val="007C6AD6"/>
    <w:rsid w:val="007D00E3"/>
    <w:rsid w:val="007D180C"/>
    <w:rsid w:val="007D59A5"/>
    <w:rsid w:val="007D64D4"/>
    <w:rsid w:val="007E02A2"/>
    <w:rsid w:val="007E10AE"/>
    <w:rsid w:val="007E2EBF"/>
    <w:rsid w:val="007E472F"/>
    <w:rsid w:val="007F2BE4"/>
    <w:rsid w:val="0080161E"/>
    <w:rsid w:val="00803612"/>
    <w:rsid w:val="00807307"/>
    <w:rsid w:val="00812EED"/>
    <w:rsid w:val="00814F0A"/>
    <w:rsid w:val="008226D9"/>
    <w:rsid w:val="0082403A"/>
    <w:rsid w:val="0083039E"/>
    <w:rsid w:val="00830D65"/>
    <w:rsid w:val="0083511B"/>
    <w:rsid w:val="0084085B"/>
    <w:rsid w:val="00843FE0"/>
    <w:rsid w:val="0084419F"/>
    <w:rsid w:val="00846272"/>
    <w:rsid w:val="0085371B"/>
    <w:rsid w:val="00854DB3"/>
    <w:rsid w:val="00854FB9"/>
    <w:rsid w:val="00855E06"/>
    <w:rsid w:val="00856E3A"/>
    <w:rsid w:val="00871AF2"/>
    <w:rsid w:val="00881C97"/>
    <w:rsid w:val="00885AAE"/>
    <w:rsid w:val="00886C13"/>
    <w:rsid w:val="008932A7"/>
    <w:rsid w:val="00894285"/>
    <w:rsid w:val="008946AD"/>
    <w:rsid w:val="00897989"/>
    <w:rsid w:val="008A2BCB"/>
    <w:rsid w:val="008A2C85"/>
    <w:rsid w:val="008A5985"/>
    <w:rsid w:val="008A75FD"/>
    <w:rsid w:val="008B49D4"/>
    <w:rsid w:val="008B69CD"/>
    <w:rsid w:val="008C15B2"/>
    <w:rsid w:val="008C35EB"/>
    <w:rsid w:val="008C3B87"/>
    <w:rsid w:val="008C4158"/>
    <w:rsid w:val="008C43CA"/>
    <w:rsid w:val="008C4E74"/>
    <w:rsid w:val="008C553F"/>
    <w:rsid w:val="008C6417"/>
    <w:rsid w:val="008D247A"/>
    <w:rsid w:val="008E38B2"/>
    <w:rsid w:val="008F0D88"/>
    <w:rsid w:val="008F2156"/>
    <w:rsid w:val="008F638B"/>
    <w:rsid w:val="009030F2"/>
    <w:rsid w:val="00910812"/>
    <w:rsid w:val="00914D34"/>
    <w:rsid w:val="009161BC"/>
    <w:rsid w:val="0091736B"/>
    <w:rsid w:val="00920217"/>
    <w:rsid w:val="009239E5"/>
    <w:rsid w:val="00923A97"/>
    <w:rsid w:val="0093663B"/>
    <w:rsid w:val="009439FB"/>
    <w:rsid w:val="0094629C"/>
    <w:rsid w:val="009465C1"/>
    <w:rsid w:val="009520DE"/>
    <w:rsid w:val="00955BBF"/>
    <w:rsid w:val="00957861"/>
    <w:rsid w:val="00961A29"/>
    <w:rsid w:val="009631E6"/>
    <w:rsid w:val="009718D9"/>
    <w:rsid w:val="00982A42"/>
    <w:rsid w:val="00984DA3"/>
    <w:rsid w:val="00996327"/>
    <w:rsid w:val="009963D9"/>
    <w:rsid w:val="00996EB7"/>
    <w:rsid w:val="009A306B"/>
    <w:rsid w:val="009A49B5"/>
    <w:rsid w:val="009A70C8"/>
    <w:rsid w:val="009B0B72"/>
    <w:rsid w:val="009B2D02"/>
    <w:rsid w:val="009B6A27"/>
    <w:rsid w:val="009B6A53"/>
    <w:rsid w:val="009B6AE9"/>
    <w:rsid w:val="009C1085"/>
    <w:rsid w:val="009C3D79"/>
    <w:rsid w:val="009C6158"/>
    <w:rsid w:val="009D340A"/>
    <w:rsid w:val="009D615B"/>
    <w:rsid w:val="009E19DE"/>
    <w:rsid w:val="009E23D3"/>
    <w:rsid w:val="009E5689"/>
    <w:rsid w:val="009F0A86"/>
    <w:rsid w:val="009F488E"/>
    <w:rsid w:val="009F5FB1"/>
    <w:rsid w:val="00A00952"/>
    <w:rsid w:val="00A04174"/>
    <w:rsid w:val="00A04C3A"/>
    <w:rsid w:val="00A05B91"/>
    <w:rsid w:val="00A06D94"/>
    <w:rsid w:val="00A10E44"/>
    <w:rsid w:val="00A16E30"/>
    <w:rsid w:val="00A218AA"/>
    <w:rsid w:val="00A22108"/>
    <w:rsid w:val="00A24D15"/>
    <w:rsid w:val="00A26360"/>
    <w:rsid w:val="00A40586"/>
    <w:rsid w:val="00A55B5A"/>
    <w:rsid w:val="00A64C01"/>
    <w:rsid w:val="00A66E5D"/>
    <w:rsid w:val="00A737A2"/>
    <w:rsid w:val="00A80883"/>
    <w:rsid w:val="00A82EC6"/>
    <w:rsid w:val="00A953F9"/>
    <w:rsid w:val="00A9599E"/>
    <w:rsid w:val="00A96F29"/>
    <w:rsid w:val="00AA25D7"/>
    <w:rsid w:val="00AA3053"/>
    <w:rsid w:val="00AA6EB2"/>
    <w:rsid w:val="00AA79E7"/>
    <w:rsid w:val="00AB1A9E"/>
    <w:rsid w:val="00AB34AA"/>
    <w:rsid w:val="00AC0DFE"/>
    <w:rsid w:val="00AC1833"/>
    <w:rsid w:val="00AC1ECC"/>
    <w:rsid w:val="00AC2668"/>
    <w:rsid w:val="00AC3AAE"/>
    <w:rsid w:val="00AD16D0"/>
    <w:rsid w:val="00AE0298"/>
    <w:rsid w:val="00AE049E"/>
    <w:rsid w:val="00AE263B"/>
    <w:rsid w:val="00AE3D80"/>
    <w:rsid w:val="00AE60FF"/>
    <w:rsid w:val="00AE6B62"/>
    <w:rsid w:val="00AE7294"/>
    <w:rsid w:val="00AF086F"/>
    <w:rsid w:val="00AF5D66"/>
    <w:rsid w:val="00B00FB5"/>
    <w:rsid w:val="00B01153"/>
    <w:rsid w:val="00B0232F"/>
    <w:rsid w:val="00B06272"/>
    <w:rsid w:val="00B064C9"/>
    <w:rsid w:val="00B06E9F"/>
    <w:rsid w:val="00B100E8"/>
    <w:rsid w:val="00B13AC7"/>
    <w:rsid w:val="00B1544B"/>
    <w:rsid w:val="00B16A56"/>
    <w:rsid w:val="00B17AEB"/>
    <w:rsid w:val="00B17FEB"/>
    <w:rsid w:val="00B215AA"/>
    <w:rsid w:val="00B3093D"/>
    <w:rsid w:val="00B317A8"/>
    <w:rsid w:val="00B336C4"/>
    <w:rsid w:val="00B4496B"/>
    <w:rsid w:val="00B455C6"/>
    <w:rsid w:val="00B47386"/>
    <w:rsid w:val="00B576EB"/>
    <w:rsid w:val="00B6481A"/>
    <w:rsid w:val="00B66FDF"/>
    <w:rsid w:val="00B71B77"/>
    <w:rsid w:val="00B72FD1"/>
    <w:rsid w:val="00B74330"/>
    <w:rsid w:val="00B771BE"/>
    <w:rsid w:val="00B85366"/>
    <w:rsid w:val="00B874AE"/>
    <w:rsid w:val="00B92F31"/>
    <w:rsid w:val="00B9404E"/>
    <w:rsid w:val="00B9436D"/>
    <w:rsid w:val="00B946F6"/>
    <w:rsid w:val="00B953E8"/>
    <w:rsid w:val="00B97C03"/>
    <w:rsid w:val="00BA1F3E"/>
    <w:rsid w:val="00BA26DA"/>
    <w:rsid w:val="00BA3333"/>
    <w:rsid w:val="00BB0DBE"/>
    <w:rsid w:val="00BB2CB9"/>
    <w:rsid w:val="00BB3080"/>
    <w:rsid w:val="00BB672D"/>
    <w:rsid w:val="00BB7408"/>
    <w:rsid w:val="00BC05A8"/>
    <w:rsid w:val="00BC0629"/>
    <w:rsid w:val="00BC1D01"/>
    <w:rsid w:val="00BC4943"/>
    <w:rsid w:val="00BC52A4"/>
    <w:rsid w:val="00BC75F5"/>
    <w:rsid w:val="00BD1545"/>
    <w:rsid w:val="00BD15E2"/>
    <w:rsid w:val="00BD49CC"/>
    <w:rsid w:val="00BE334B"/>
    <w:rsid w:val="00BF27B5"/>
    <w:rsid w:val="00BF6820"/>
    <w:rsid w:val="00BF6E78"/>
    <w:rsid w:val="00C01133"/>
    <w:rsid w:val="00C03BCC"/>
    <w:rsid w:val="00C04860"/>
    <w:rsid w:val="00C062A2"/>
    <w:rsid w:val="00C10AEA"/>
    <w:rsid w:val="00C13D65"/>
    <w:rsid w:val="00C159C8"/>
    <w:rsid w:val="00C16637"/>
    <w:rsid w:val="00C31A2F"/>
    <w:rsid w:val="00C33A08"/>
    <w:rsid w:val="00C4126D"/>
    <w:rsid w:val="00C51378"/>
    <w:rsid w:val="00C57A86"/>
    <w:rsid w:val="00C672B4"/>
    <w:rsid w:val="00C710D9"/>
    <w:rsid w:val="00C716B6"/>
    <w:rsid w:val="00C73641"/>
    <w:rsid w:val="00C75EF2"/>
    <w:rsid w:val="00C77BD3"/>
    <w:rsid w:val="00C81195"/>
    <w:rsid w:val="00C85E9B"/>
    <w:rsid w:val="00C951F6"/>
    <w:rsid w:val="00C96D18"/>
    <w:rsid w:val="00CA2A96"/>
    <w:rsid w:val="00CB0646"/>
    <w:rsid w:val="00CB37AE"/>
    <w:rsid w:val="00CC0B37"/>
    <w:rsid w:val="00CC2708"/>
    <w:rsid w:val="00CD1184"/>
    <w:rsid w:val="00CD1571"/>
    <w:rsid w:val="00CD2CDC"/>
    <w:rsid w:val="00CE5014"/>
    <w:rsid w:val="00CE67E9"/>
    <w:rsid w:val="00CF6763"/>
    <w:rsid w:val="00D00830"/>
    <w:rsid w:val="00D10D11"/>
    <w:rsid w:val="00D1206F"/>
    <w:rsid w:val="00D14205"/>
    <w:rsid w:val="00D16AA3"/>
    <w:rsid w:val="00D24CC8"/>
    <w:rsid w:val="00D311EA"/>
    <w:rsid w:val="00D31EA7"/>
    <w:rsid w:val="00D32AC3"/>
    <w:rsid w:val="00D3518A"/>
    <w:rsid w:val="00D4400F"/>
    <w:rsid w:val="00D446A8"/>
    <w:rsid w:val="00D44B48"/>
    <w:rsid w:val="00D459C3"/>
    <w:rsid w:val="00D5135C"/>
    <w:rsid w:val="00D6555C"/>
    <w:rsid w:val="00D66A45"/>
    <w:rsid w:val="00D66EA5"/>
    <w:rsid w:val="00D75823"/>
    <w:rsid w:val="00D76852"/>
    <w:rsid w:val="00D81895"/>
    <w:rsid w:val="00D81C7B"/>
    <w:rsid w:val="00D83590"/>
    <w:rsid w:val="00D83CE7"/>
    <w:rsid w:val="00D8485A"/>
    <w:rsid w:val="00D911F2"/>
    <w:rsid w:val="00D91E1A"/>
    <w:rsid w:val="00D92E02"/>
    <w:rsid w:val="00D946FF"/>
    <w:rsid w:val="00D94D9D"/>
    <w:rsid w:val="00D95EA4"/>
    <w:rsid w:val="00D96F57"/>
    <w:rsid w:val="00D9767C"/>
    <w:rsid w:val="00DA197F"/>
    <w:rsid w:val="00DA6B23"/>
    <w:rsid w:val="00DB07FD"/>
    <w:rsid w:val="00DB25C1"/>
    <w:rsid w:val="00DC1427"/>
    <w:rsid w:val="00DC3F6A"/>
    <w:rsid w:val="00DC6A55"/>
    <w:rsid w:val="00DD6BB1"/>
    <w:rsid w:val="00DE18F7"/>
    <w:rsid w:val="00E015AD"/>
    <w:rsid w:val="00E01D3C"/>
    <w:rsid w:val="00E03CEA"/>
    <w:rsid w:val="00E03FDE"/>
    <w:rsid w:val="00E04D5A"/>
    <w:rsid w:val="00E05153"/>
    <w:rsid w:val="00E10DFC"/>
    <w:rsid w:val="00E2550E"/>
    <w:rsid w:val="00E27444"/>
    <w:rsid w:val="00E414CF"/>
    <w:rsid w:val="00E543B9"/>
    <w:rsid w:val="00E5630A"/>
    <w:rsid w:val="00E6284C"/>
    <w:rsid w:val="00E716C0"/>
    <w:rsid w:val="00E72CDD"/>
    <w:rsid w:val="00E73682"/>
    <w:rsid w:val="00E771DF"/>
    <w:rsid w:val="00E9476D"/>
    <w:rsid w:val="00E959A7"/>
    <w:rsid w:val="00E95A8B"/>
    <w:rsid w:val="00EA1D7B"/>
    <w:rsid w:val="00EA2020"/>
    <w:rsid w:val="00EA32ED"/>
    <w:rsid w:val="00EA7841"/>
    <w:rsid w:val="00EA7D96"/>
    <w:rsid w:val="00EB3AE1"/>
    <w:rsid w:val="00EB4F33"/>
    <w:rsid w:val="00EB5B06"/>
    <w:rsid w:val="00EB79BB"/>
    <w:rsid w:val="00ED00F6"/>
    <w:rsid w:val="00ED1CA7"/>
    <w:rsid w:val="00EE64FB"/>
    <w:rsid w:val="00EF219A"/>
    <w:rsid w:val="00EF3945"/>
    <w:rsid w:val="00EF3B46"/>
    <w:rsid w:val="00EF3C33"/>
    <w:rsid w:val="00EF459E"/>
    <w:rsid w:val="00EF5791"/>
    <w:rsid w:val="00F01B7C"/>
    <w:rsid w:val="00F11617"/>
    <w:rsid w:val="00F23949"/>
    <w:rsid w:val="00F26039"/>
    <w:rsid w:val="00F27F70"/>
    <w:rsid w:val="00F34893"/>
    <w:rsid w:val="00F366E7"/>
    <w:rsid w:val="00F4030C"/>
    <w:rsid w:val="00F44231"/>
    <w:rsid w:val="00F4725D"/>
    <w:rsid w:val="00F47EBC"/>
    <w:rsid w:val="00F50CBB"/>
    <w:rsid w:val="00F51589"/>
    <w:rsid w:val="00F629B8"/>
    <w:rsid w:val="00F631CE"/>
    <w:rsid w:val="00F633CE"/>
    <w:rsid w:val="00F652D2"/>
    <w:rsid w:val="00F67A29"/>
    <w:rsid w:val="00F7041F"/>
    <w:rsid w:val="00F714B9"/>
    <w:rsid w:val="00F80806"/>
    <w:rsid w:val="00F8201E"/>
    <w:rsid w:val="00F91C9C"/>
    <w:rsid w:val="00F949FC"/>
    <w:rsid w:val="00F95047"/>
    <w:rsid w:val="00F962EF"/>
    <w:rsid w:val="00FA21CD"/>
    <w:rsid w:val="00FC0F32"/>
    <w:rsid w:val="00FC1E9E"/>
    <w:rsid w:val="00FC79AA"/>
    <w:rsid w:val="00FD0EF3"/>
    <w:rsid w:val="00FD344B"/>
    <w:rsid w:val="00FD708B"/>
    <w:rsid w:val="00FE04DF"/>
    <w:rsid w:val="00FE2892"/>
    <w:rsid w:val="00FE29A2"/>
    <w:rsid w:val="00FE4147"/>
    <w:rsid w:val="00FE4C8C"/>
    <w:rsid w:val="00FE6202"/>
    <w:rsid w:val="00FF3686"/>
    <w:rsid w:val="00FF3D38"/>
    <w:rsid w:val="00FF4662"/>
    <w:rsid w:val="00FF6B7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0FE1EA"/>
  <w15:docId w15:val="{6DB96761-D453-4707-9E87-80CED3AB0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E2550E"/>
    <w:rPr>
      <w:rFonts w:asciiTheme="majorHAnsi" w:hAnsiTheme="majorHAnsi"/>
      <w:sz w:val="24"/>
    </w:rPr>
  </w:style>
  <w:style w:type="paragraph" w:styleId="berschrift1">
    <w:name w:val="heading 1"/>
    <w:basedOn w:val="Standard"/>
    <w:next w:val="Standard"/>
    <w:link w:val="berschrift1Zchn"/>
    <w:uiPriority w:val="9"/>
    <w:qFormat/>
    <w:rsid w:val="00957861"/>
    <w:pPr>
      <w:keepNext/>
      <w:keepLines/>
      <w:pageBreakBefore/>
      <w:numPr>
        <w:numId w:val="2"/>
      </w:numPr>
      <w:pBdr>
        <w:bottom w:val="single" w:sz="8" w:space="1" w:color="auto"/>
      </w:pBdr>
      <w:spacing w:before="960" w:after="720"/>
      <w:ind w:left="431" w:hanging="431"/>
      <w:outlineLvl w:val="0"/>
    </w:pPr>
    <w:rPr>
      <w:rFonts w:asciiTheme="minorHAnsi" w:eastAsiaTheme="majorEastAsia" w:hAnsiTheme="minorHAnsi" w:cstheme="majorBidi"/>
      <w:b/>
      <w:bCs/>
      <w:sz w:val="40"/>
      <w:szCs w:val="28"/>
    </w:rPr>
  </w:style>
  <w:style w:type="paragraph" w:styleId="berschrift2">
    <w:name w:val="heading 2"/>
    <w:basedOn w:val="Standard"/>
    <w:next w:val="Standard"/>
    <w:link w:val="berschrift2Zchn"/>
    <w:uiPriority w:val="9"/>
    <w:unhideWhenUsed/>
    <w:qFormat/>
    <w:rsid w:val="004F7461"/>
    <w:pPr>
      <w:keepNext/>
      <w:keepLines/>
      <w:numPr>
        <w:ilvl w:val="1"/>
        <w:numId w:val="2"/>
      </w:numPr>
      <w:spacing w:before="200" w:after="0"/>
      <w:jc w:val="both"/>
      <w:outlineLvl w:val="1"/>
    </w:pPr>
    <w:rPr>
      <w:rFonts w:asciiTheme="minorHAnsi" w:eastAsiaTheme="majorEastAsia" w:hAnsiTheme="minorHAnsi" w:cstheme="majorBidi"/>
      <w:b/>
      <w:bCs/>
      <w:sz w:val="32"/>
      <w:szCs w:val="26"/>
    </w:rPr>
  </w:style>
  <w:style w:type="paragraph" w:styleId="berschrift3">
    <w:name w:val="heading 3"/>
    <w:basedOn w:val="Standard"/>
    <w:next w:val="Standard"/>
    <w:link w:val="berschrift3Zchn"/>
    <w:uiPriority w:val="9"/>
    <w:unhideWhenUsed/>
    <w:qFormat/>
    <w:rsid w:val="004F7461"/>
    <w:pPr>
      <w:keepNext/>
      <w:keepLines/>
      <w:numPr>
        <w:ilvl w:val="2"/>
        <w:numId w:val="2"/>
      </w:numPr>
      <w:spacing w:before="200" w:after="0"/>
      <w:outlineLvl w:val="2"/>
    </w:pPr>
    <w:rPr>
      <w:rFonts w:asciiTheme="minorHAnsi" w:eastAsiaTheme="majorEastAsia" w:hAnsiTheme="minorHAnsi" w:cstheme="majorBidi"/>
      <w:b/>
      <w:bCs/>
      <w:sz w:val="28"/>
    </w:rPr>
  </w:style>
  <w:style w:type="paragraph" w:styleId="berschrift4">
    <w:name w:val="heading 4"/>
    <w:basedOn w:val="Standard"/>
    <w:next w:val="Standard"/>
    <w:link w:val="berschrift4Zchn"/>
    <w:uiPriority w:val="9"/>
    <w:semiHidden/>
    <w:unhideWhenUsed/>
    <w:qFormat/>
    <w:rsid w:val="004F7461"/>
    <w:pPr>
      <w:keepNext/>
      <w:keepLines/>
      <w:numPr>
        <w:ilvl w:val="3"/>
        <w:numId w:val="2"/>
      </w:numPr>
      <w:spacing w:before="200" w:after="0"/>
      <w:outlineLvl w:val="3"/>
    </w:pPr>
    <w:rPr>
      <w:rFonts w:asciiTheme="minorHAnsi" w:eastAsiaTheme="majorEastAsia" w:hAnsiTheme="minorHAnsi" w:cstheme="majorBidi"/>
      <w:b/>
      <w:bCs/>
      <w:iCs/>
    </w:rPr>
  </w:style>
  <w:style w:type="paragraph" w:styleId="berschrift5">
    <w:name w:val="heading 5"/>
    <w:basedOn w:val="Standard"/>
    <w:next w:val="Standard"/>
    <w:link w:val="berschrift5Zchn"/>
    <w:uiPriority w:val="9"/>
    <w:semiHidden/>
    <w:unhideWhenUsed/>
    <w:qFormat/>
    <w:rsid w:val="004F7461"/>
    <w:pPr>
      <w:keepNext/>
      <w:keepLines/>
      <w:numPr>
        <w:ilvl w:val="4"/>
        <w:numId w:val="2"/>
      </w:numPr>
      <w:spacing w:before="200" w:after="0"/>
      <w:outlineLvl w:val="4"/>
    </w:pPr>
    <w:rPr>
      <w:rFonts w:eastAsiaTheme="majorEastAsia" w:cstheme="majorBidi"/>
      <w:color w:val="243F60" w:themeColor="accent1" w:themeShade="7F"/>
    </w:rPr>
  </w:style>
  <w:style w:type="paragraph" w:styleId="berschrift6">
    <w:name w:val="heading 6"/>
    <w:basedOn w:val="Standard"/>
    <w:next w:val="Standard"/>
    <w:link w:val="berschrift6Zchn"/>
    <w:uiPriority w:val="9"/>
    <w:semiHidden/>
    <w:unhideWhenUsed/>
    <w:qFormat/>
    <w:rsid w:val="004F7461"/>
    <w:pPr>
      <w:keepNext/>
      <w:keepLines/>
      <w:numPr>
        <w:ilvl w:val="5"/>
        <w:numId w:val="2"/>
      </w:numPr>
      <w:spacing w:before="200" w:after="0"/>
      <w:outlineLvl w:val="5"/>
    </w:pPr>
    <w:rPr>
      <w:rFonts w:eastAsiaTheme="majorEastAsia"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4F7461"/>
    <w:pPr>
      <w:keepNext/>
      <w:keepLines/>
      <w:numPr>
        <w:ilvl w:val="6"/>
        <w:numId w:val="2"/>
      </w:numPr>
      <w:spacing w:before="200" w:after="0"/>
      <w:outlineLvl w:val="6"/>
    </w:pPr>
    <w:rPr>
      <w:rFonts w:eastAsiaTheme="majorEastAsia"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4F7461"/>
    <w:pPr>
      <w:keepNext/>
      <w:keepLines/>
      <w:numPr>
        <w:ilvl w:val="7"/>
        <w:numId w:val="2"/>
      </w:numPr>
      <w:spacing w:before="200" w:after="0"/>
      <w:outlineLvl w:val="7"/>
    </w:pPr>
    <w:rPr>
      <w:rFonts w:eastAsiaTheme="majorEastAsia"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4F7461"/>
    <w:pPr>
      <w:keepNext/>
      <w:keepLines/>
      <w:numPr>
        <w:ilvl w:val="8"/>
        <w:numId w:val="2"/>
      </w:numPr>
      <w:spacing w:before="200" w:after="0"/>
      <w:outlineLvl w:val="8"/>
    </w:pPr>
    <w:rPr>
      <w:rFonts w:eastAsiaTheme="majorEastAsia"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4F7461"/>
    <w:rPr>
      <w:rFonts w:eastAsiaTheme="majorEastAsia" w:cstheme="majorBidi"/>
      <w:b/>
      <w:bCs/>
      <w:sz w:val="32"/>
      <w:szCs w:val="26"/>
    </w:rPr>
  </w:style>
  <w:style w:type="paragraph" w:styleId="Sprechblasentext">
    <w:name w:val="Balloon Text"/>
    <w:basedOn w:val="Standard"/>
    <w:link w:val="SprechblasentextZchn"/>
    <w:uiPriority w:val="99"/>
    <w:semiHidden/>
    <w:unhideWhenUsed/>
    <w:rsid w:val="0004037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40377"/>
    <w:rPr>
      <w:rFonts w:ascii="Tahoma" w:hAnsi="Tahoma" w:cs="Tahoma"/>
      <w:sz w:val="16"/>
      <w:szCs w:val="16"/>
    </w:rPr>
  </w:style>
  <w:style w:type="paragraph" w:styleId="Listenabsatz">
    <w:name w:val="List Paragraph"/>
    <w:basedOn w:val="Standard"/>
    <w:uiPriority w:val="34"/>
    <w:qFormat/>
    <w:rsid w:val="00F26039"/>
    <w:pPr>
      <w:ind w:left="720"/>
      <w:contextualSpacing/>
    </w:pPr>
  </w:style>
  <w:style w:type="character" w:customStyle="1" w:styleId="berschrift1Zchn">
    <w:name w:val="Überschrift 1 Zchn"/>
    <w:basedOn w:val="Absatz-Standardschriftart"/>
    <w:link w:val="berschrift1"/>
    <w:uiPriority w:val="9"/>
    <w:rsid w:val="00957861"/>
    <w:rPr>
      <w:rFonts w:eastAsiaTheme="majorEastAsia" w:cstheme="majorBidi"/>
      <w:b/>
      <w:bCs/>
      <w:sz w:val="40"/>
      <w:szCs w:val="28"/>
    </w:rPr>
  </w:style>
  <w:style w:type="character" w:customStyle="1" w:styleId="berschrift3Zchn">
    <w:name w:val="Überschrift 3 Zchn"/>
    <w:basedOn w:val="Absatz-Standardschriftart"/>
    <w:link w:val="berschrift3"/>
    <w:uiPriority w:val="9"/>
    <w:rsid w:val="004F7461"/>
    <w:rPr>
      <w:rFonts w:eastAsiaTheme="majorEastAsia" w:cstheme="majorBidi"/>
      <w:b/>
      <w:bCs/>
      <w:sz w:val="28"/>
    </w:rPr>
  </w:style>
  <w:style w:type="character" w:customStyle="1" w:styleId="berschrift4Zchn">
    <w:name w:val="Überschrift 4 Zchn"/>
    <w:basedOn w:val="Absatz-Standardschriftart"/>
    <w:link w:val="berschrift4"/>
    <w:uiPriority w:val="9"/>
    <w:semiHidden/>
    <w:rsid w:val="004F7461"/>
    <w:rPr>
      <w:rFonts w:eastAsiaTheme="majorEastAsia" w:cstheme="majorBidi"/>
      <w:b/>
      <w:bCs/>
      <w:iCs/>
      <w:sz w:val="24"/>
    </w:rPr>
  </w:style>
  <w:style w:type="character" w:customStyle="1" w:styleId="berschrift5Zchn">
    <w:name w:val="Überschrift 5 Zchn"/>
    <w:basedOn w:val="Absatz-Standardschriftart"/>
    <w:link w:val="berschrift5"/>
    <w:uiPriority w:val="9"/>
    <w:semiHidden/>
    <w:rsid w:val="004F746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4F746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4F746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4F7461"/>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4F7461"/>
    <w:rPr>
      <w:rFonts w:asciiTheme="majorHAnsi" w:eastAsiaTheme="majorEastAsia" w:hAnsiTheme="majorHAnsi" w:cstheme="majorBidi"/>
      <w:i/>
      <w:iCs/>
      <w:color w:val="404040" w:themeColor="text1" w:themeTint="BF"/>
      <w:sz w:val="20"/>
      <w:szCs w:val="20"/>
    </w:rPr>
  </w:style>
  <w:style w:type="paragraph" w:styleId="Verzeichnis1">
    <w:name w:val="toc 1"/>
    <w:basedOn w:val="Standard"/>
    <w:next w:val="Standard"/>
    <w:autoRedefine/>
    <w:uiPriority w:val="39"/>
    <w:unhideWhenUsed/>
    <w:rsid w:val="004F7461"/>
    <w:pPr>
      <w:tabs>
        <w:tab w:val="left" w:pos="440"/>
        <w:tab w:val="right" w:leader="dot" w:pos="9344"/>
      </w:tabs>
      <w:spacing w:after="100"/>
    </w:pPr>
    <w:rPr>
      <w:rFonts w:asciiTheme="minorHAnsi" w:hAnsiTheme="minorHAnsi"/>
      <w:b/>
    </w:rPr>
  </w:style>
  <w:style w:type="paragraph" w:styleId="Verzeichnis2">
    <w:name w:val="toc 2"/>
    <w:basedOn w:val="Standard"/>
    <w:next w:val="Standard"/>
    <w:autoRedefine/>
    <w:uiPriority w:val="39"/>
    <w:unhideWhenUsed/>
    <w:rsid w:val="004F7461"/>
    <w:pPr>
      <w:spacing w:after="100"/>
    </w:pPr>
    <w:rPr>
      <w:rFonts w:asciiTheme="minorHAnsi" w:hAnsiTheme="minorHAnsi"/>
      <w:b/>
    </w:rPr>
  </w:style>
  <w:style w:type="paragraph" w:styleId="Verzeichnis3">
    <w:name w:val="toc 3"/>
    <w:basedOn w:val="Standard"/>
    <w:next w:val="Standard"/>
    <w:autoRedefine/>
    <w:uiPriority w:val="39"/>
    <w:unhideWhenUsed/>
    <w:rsid w:val="004F7461"/>
    <w:pPr>
      <w:spacing w:after="100"/>
    </w:pPr>
    <w:rPr>
      <w:rFonts w:asciiTheme="minorHAnsi" w:hAnsiTheme="minorHAnsi"/>
    </w:rPr>
  </w:style>
  <w:style w:type="character" w:styleId="Hyperlink">
    <w:name w:val="Hyperlink"/>
    <w:basedOn w:val="Absatz-Standardschriftart"/>
    <w:uiPriority w:val="99"/>
    <w:unhideWhenUsed/>
    <w:rsid w:val="004F7461"/>
    <w:rPr>
      <w:color w:val="0000FF" w:themeColor="hyperlink"/>
      <w:u w:val="single"/>
    </w:rPr>
  </w:style>
  <w:style w:type="paragraph" w:styleId="Kopfzeile">
    <w:name w:val="header"/>
    <w:basedOn w:val="Standard"/>
    <w:link w:val="KopfzeileZchn"/>
    <w:uiPriority w:val="99"/>
    <w:semiHidden/>
    <w:unhideWhenUsed/>
    <w:rsid w:val="00BD49C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BD49CC"/>
    <w:rPr>
      <w:rFonts w:asciiTheme="majorHAnsi" w:hAnsiTheme="majorHAnsi"/>
    </w:rPr>
  </w:style>
  <w:style w:type="paragraph" w:styleId="Fuzeile">
    <w:name w:val="footer"/>
    <w:basedOn w:val="Standard"/>
    <w:link w:val="FuzeileZchn"/>
    <w:uiPriority w:val="99"/>
    <w:semiHidden/>
    <w:unhideWhenUsed/>
    <w:rsid w:val="00BD49CC"/>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BD49CC"/>
    <w:rPr>
      <w:rFonts w:asciiTheme="majorHAnsi" w:hAnsiTheme="majorHAnsi"/>
    </w:rPr>
  </w:style>
  <w:style w:type="paragraph" w:customStyle="1" w:styleId="Verzeichnisberschrift">
    <w:name w:val="Verzeichnisüberschrift"/>
    <w:basedOn w:val="Standard"/>
    <w:qFormat/>
    <w:rsid w:val="00B771BE"/>
    <w:pPr>
      <w:tabs>
        <w:tab w:val="left" w:leader="underscore" w:pos="2835"/>
      </w:tabs>
    </w:pPr>
    <w:rPr>
      <w:rFonts w:asciiTheme="minorHAnsi" w:hAnsiTheme="minorHAnsi"/>
      <w:b/>
      <w:sz w:val="40"/>
      <w:szCs w:val="36"/>
    </w:rPr>
  </w:style>
  <w:style w:type="paragraph" w:styleId="Beschriftung">
    <w:name w:val="caption"/>
    <w:basedOn w:val="Standard"/>
    <w:next w:val="Standard"/>
    <w:uiPriority w:val="35"/>
    <w:unhideWhenUsed/>
    <w:qFormat/>
    <w:rsid w:val="007337D4"/>
    <w:pPr>
      <w:spacing w:line="240" w:lineRule="auto"/>
    </w:pPr>
    <w:rPr>
      <w:b/>
      <w:bCs/>
      <w:sz w:val="20"/>
      <w:szCs w:val="18"/>
    </w:rPr>
  </w:style>
  <w:style w:type="paragraph" w:styleId="Abbildungsverzeichnis">
    <w:name w:val="table of figures"/>
    <w:basedOn w:val="Standard"/>
    <w:next w:val="Standard"/>
    <w:uiPriority w:val="99"/>
    <w:unhideWhenUsed/>
    <w:rsid w:val="007337D4"/>
    <w:pPr>
      <w:spacing w:after="0"/>
    </w:pPr>
    <w:rPr>
      <w:rFonts w:asciiTheme="minorHAnsi" w:hAnsiTheme="minorHAnsi"/>
    </w:rPr>
  </w:style>
  <w:style w:type="paragraph" w:styleId="Literaturverzeichnis">
    <w:name w:val="Bibliography"/>
    <w:basedOn w:val="Standard"/>
    <w:next w:val="Standard"/>
    <w:uiPriority w:val="37"/>
    <w:unhideWhenUsed/>
    <w:rsid w:val="00FD344B"/>
    <w:pPr>
      <w:tabs>
        <w:tab w:val="left" w:pos="384"/>
      </w:tabs>
      <w:spacing w:after="0" w:line="240" w:lineRule="auto"/>
      <w:ind w:left="384" w:hanging="384"/>
    </w:pPr>
  </w:style>
  <w:style w:type="table" w:styleId="Tabellenraster">
    <w:name w:val="Table Grid"/>
    <w:basedOn w:val="NormaleTabelle"/>
    <w:uiPriority w:val="59"/>
    <w:rsid w:val="00E7368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nlage">
    <w:name w:val="Anlage"/>
    <w:basedOn w:val="berschrift1"/>
    <w:qFormat/>
    <w:rsid w:val="00B771BE"/>
    <w:pPr>
      <w:numPr>
        <w:numId w:val="0"/>
      </w:numPr>
    </w:pPr>
  </w:style>
  <w:style w:type="paragraph" w:customStyle="1" w:styleId="Bibliography1">
    <w:name w:val="Bibliography1"/>
    <w:basedOn w:val="Standard"/>
    <w:link w:val="BibliographyZchn"/>
    <w:rsid w:val="00C4126D"/>
    <w:pPr>
      <w:tabs>
        <w:tab w:val="left" w:pos="384"/>
      </w:tabs>
      <w:spacing w:after="0" w:line="240" w:lineRule="auto"/>
      <w:ind w:left="384" w:hanging="384"/>
    </w:pPr>
  </w:style>
  <w:style w:type="character" w:customStyle="1" w:styleId="BibliographyZchn">
    <w:name w:val="Bibliography Zchn"/>
    <w:basedOn w:val="Absatz-Standardschriftart"/>
    <w:link w:val="Bibliography1"/>
    <w:rsid w:val="00C4126D"/>
    <w:rPr>
      <w:rFonts w:asciiTheme="majorHAnsi" w:hAnsiTheme="majorHAnsi"/>
      <w:sz w:val="24"/>
    </w:rPr>
  </w:style>
  <w:style w:type="character" w:styleId="Kommentarzeichen">
    <w:name w:val="annotation reference"/>
    <w:basedOn w:val="Absatz-Standardschriftart"/>
    <w:uiPriority w:val="99"/>
    <w:semiHidden/>
    <w:unhideWhenUsed/>
    <w:rsid w:val="00236A63"/>
    <w:rPr>
      <w:sz w:val="16"/>
      <w:szCs w:val="16"/>
    </w:rPr>
  </w:style>
  <w:style w:type="paragraph" w:styleId="Kommentartext">
    <w:name w:val="annotation text"/>
    <w:basedOn w:val="Standard"/>
    <w:link w:val="KommentartextZchn"/>
    <w:uiPriority w:val="99"/>
    <w:semiHidden/>
    <w:unhideWhenUsed/>
    <w:rsid w:val="00236A6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36A63"/>
    <w:rPr>
      <w:rFonts w:asciiTheme="majorHAnsi" w:hAnsiTheme="majorHAnsi"/>
      <w:sz w:val="20"/>
      <w:szCs w:val="20"/>
    </w:rPr>
  </w:style>
  <w:style w:type="paragraph" w:styleId="Kommentarthema">
    <w:name w:val="annotation subject"/>
    <w:basedOn w:val="Kommentartext"/>
    <w:next w:val="Kommentartext"/>
    <w:link w:val="KommentarthemaZchn"/>
    <w:uiPriority w:val="99"/>
    <w:semiHidden/>
    <w:unhideWhenUsed/>
    <w:rsid w:val="00236A63"/>
    <w:rPr>
      <w:b/>
      <w:bCs/>
    </w:rPr>
  </w:style>
  <w:style w:type="character" w:customStyle="1" w:styleId="KommentarthemaZchn">
    <w:name w:val="Kommentarthema Zchn"/>
    <w:basedOn w:val="KommentartextZchn"/>
    <w:link w:val="Kommentarthema"/>
    <w:uiPriority w:val="99"/>
    <w:semiHidden/>
    <w:rsid w:val="00236A63"/>
    <w:rPr>
      <w:rFonts w:asciiTheme="majorHAnsi" w:hAnsiTheme="majorHAnsi"/>
      <w:b/>
      <w:bCs/>
      <w:sz w:val="20"/>
      <w:szCs w:val="20"/>
    </w:rPr>
  </w:style>
  <w:style w:type="character" w:styleId="Erwhnung">
    <w:name w:val="Mention"/>
    <w:basedOn w:val="Absatz-Standardschriftart"/>
    <w:uiPriority w:val="99"/>
    <w:semiHidden/>
    <w:unhideWhenUsed/>
    <w:rsid w:val="00C85E9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log.cloudera.com/blog/2016/05/how-to-process-and-index-medical-images-with-apache-hadoop-and-apache-solr/" TargetMode="External"/><Relationship Id="rId18" Type="http://schemas.openxmlformats.org/officeDocument/2006/relationships/hyperlink" Target="http://stackoverflow.com/questions/16546040/store-images-videos-into-hadoop-hdfs"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embs.org/about-biomedical-engineering/our-areas-of-research/biomedical-imaging-image-processing/" TargetMode="External"/><Relationship Id="rId17" Type="http://schemas.openxmlformats.org/officeDocument/2006/relationships/hyperlink" Target="https://community.hortonworks.com/questions/10764/effective-way-to-store-image-files-pdf-files-in-hd.html" TargetMode="External"/><Relationship Id="rId2" Type="http://schemas.openxmlformats.org/officeDocument/2006/relationships/numbering" Target="numbering.xml"/><Relationship Id="rId16" Type="http://schemas.openxmlformats.org/officeDocument/2006/relationships/hyperlink" Target="https://www.quora.com/How-can-I-load-and-retrieve-the-images-from-and-to-the-Hadoop-Hive-HDFS-and-HBase-Where-can-I-get-an-example-of-this-being-implemented" TargetMode="External"/><Relationship Id="rId20" Type="http://schemas.openxmlformats.org/officeDocument/2006/relationships/hyperlink" Target="http://stackoverflow.com/questions/17505788/storing-images-in-hbase-for-processing-and-quick-acces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slideshare.net/priyanka1194/biomedical-image-processing-ppt" TargetMode="External"/><Relationship Id="rId5" Type="http://schemas.openxmlformats.org/officeDocument/2006/relationships/webSettings" Target="webSettings.xml"/><Relationship Id="rId15" Type="http://schemas.openxmlformats.org/officeDocument/2006/relationships/hyperlink" Target="https://www.quora.com/Which-is-best-storing-images-in-Hadoop-or-storing-it-in-HBase-and-creating-an-index-to-it-How-can-we-do-that" TargetMode="External"/><Relationship Id="rId23" Type="http://schemas.openxmlformats.org/officeDocument/2006/relationships/theme" Target="theme/theme1.xml"/><Relationship Id="rId10" Type="http://schemas.openxmlformats.org/officeDocument/2006/relationships/hyperlink" Target="https://www.ncbi.nlm.nih.gov/pmc/articles/PMC3056978/" TargetMode="External"/><Relationship Id="rId19" Type="http://schemas.openxmlformats.org/officeDocument/2006/relationships/hyperlink" Target="https://www.google.com/patents/US574281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e.slideshare.net/Hadoop_Summit/a-nonstandard-use-case-of-hadoop-high-scale-image-processing-and-analytics" TargetMode="External"/><Relationship Id="rId22"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 2 Nmerical.XSL" StyleName="ISO 690 - Numerical Reference">
  <b:Source>
    <b:Tag>Sch00</b:Tag>
    <b:SourceType>Book</b:SourceType>
    <b:Guid>{711C440B-DFCB-4F84-9D32-3AD83601056D}</b:Guid>
    <b:Author>
      <b:Author>
        <b:NameList>
          <b:Person>
            <b:Last>Schmidt</b:Last>
            <b:First>Rainer</b:First>
          </b:Person>
        </b:NameList>
      </b:Author>
    </b:Author>
    <b:Title>Aspektorientierte Komponentensysteme zur Unterstützung weitreichender Geschäftsprozesse</b:Title>
    <b:Year>2000</b:Year>
    <b:City>Karlsruhe</b:City>
    <b:RefOrder>1</b:RefOrder>
  </b:Source>
</b:Sources>
</file>

<file path=customXml/itemProps1.xml><?xml version="1.0" encoding="utf-8"?>
<ds:datastoreItem xmlns:ds="http://schemas.openxmlformats.org/officeDocument/2006/customXml" ds:itemID="{C3E4F4BA-C77E-401A-9B80-AE9F0835A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91</Words>
  <Characters>6879</Characters>
  <Application>Microsoft Office Word</Application>
  <DocSecurity>0</DocSecurity>
  <Lines>57</Lines>
  <Paragraphs>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iner Schmidt</dc:creator>
  <cp:lastModifiedBy>Chrissi</cp:lastModifiedBy>
  <cp:revision>31</cp:revision>
  <cp:lastPrinted>2014-03-31T09:12:00Z</cp:lastPrinted>
  <dcterms:created xsi:type="dcterms:W3CDTF">2016-03-24T16:31:00Z</dcterms:created>
  <dcterms:modified xsi:type="dcterms:W3CDTF">2017-03-2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Yf4NszHa"/&gt;&lt;style id="http://www.zotero.org/styles/ieee" locale="de-DE"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gt;&lt;/prefs&gt;&lt;/data&gt;</vt:lpwstr>
  </property>
  <property fmtid="{D5CDD505-2E9C-101B-9397-08002B2CF9AE}" pid="4" name="Google.Documents.Tracking">
    <vt:lpwstr>true</vt:lpwstr>
  </property>
  <property fmtid="{D5CDD505-2E9C-101B-9397-08002B2CF9AE}" pid="5" name="Google.Documents.DocumentId">
    <vt:lpwstr>1CMT4WgBFIatD1f12rmAimZfKrjGS4g6SqQ5sysTuHSc</vt:lpwstr>
  </property>
  <property fmtid="{D5CDD505-2E9C-101B-9397-08002B2CF9AE}" pid="6" name="Google.Documents.RevisionId">
    <vt:lpwstr>09683649495818163032</vt:lpwstr>
  </property>
  <property fmtid="{D5CDD505-2E9C-101B-9397-08002B2CF9AE}" pid="7" name="Google.Documents.PreviousRevisionId">
    <vt:lpwstr>12960899066440297669</vt:lpwstr>
  </property>
  <property fmtid="{D5CDD505-2E9C-101B-9397-08002B2CF9AE}" pid="8" name="Google.Documents.PluginVersion">
    <vt:lpwstr>2.0.2424.7283</vt:lpwstr>
  </property>
  <property fmtid="{D5CDD505-2E9C-101B-9397-08002B2CF9AE}" pid="9" name="Google.Documents.MergeIncapabilityFlags">
    <vt:i4>0</vt:i4>
  </property>
</Properties>
</file>